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77777777"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7B35BB39" w:rsidR="00D35B0B" w:rsidRPr="00D35B0B" w:rsidRDefault="00D35B0B" w:rsidP="005F2447">
      <w:pPr>
        <w:spacing w:line="480" w:lineRule="auto"/>
      </w:pPr>
      <w:r>
        <w:t xml:space="preserve">Hydrogenotrophic methanogenesis occurs in multiple environments ranging from the </w:t>
      </w:r>
      <w:del w:id="0" w:author="John Leigh" w:date="2016-01-14T14:51:00Z">
        <w:r w:rsidDel="00F51AEF">
          <w:delText>rumen of multicellular organisms</w:delText>
        </w:r>
      </w:del>
      <w:ins w:id="1" w:author="John Leigh" w:date="2016-01-14T14:51:00Z">
        <w:r w:rsidR="00F51AEF">
          <w:t>intestinal tracts of animals</w:t>
        </w:r>
      </w:ins>
      <w:r>
        <w:t xml:space="preserve"> to </w:t>
      </w:r>
      <w:del w:id="2" w:author="John Leigh" w:date="2016-01-14T14:52:00Z">
        <w:r w:rsidDel="00F51AEF">
          <w:delText>marine environments</w:delText>
        </w:r>
      </w:del>
      <w:ins w:id="3" w:author="John Leigh" w:date="2016-01-14T14:52:00Z">
        <w:r w:rsidR="00F51AEF">
          <w:t>anaerobic sediments</w:t>
        </w:r>
      </w:ins>
      <w:r>
        <w:t xml:space="preserve"> and hot springs. </w:t>
      </w:r>
      <w:moveFromRangeStart w:id="4" w:author="John Leigh" w:date="2016-01-14T14:57:00Z" w:name="move314402801"/>
      <w:moveFrom w:id="5" w:author="John Leigh" w:date="2016-01-14T14:57:00Z">
        <w:r w:rsidR="00651B46" w:rsidDel="00F51AEF">
          <w:t xml:space="preserve">In this work we focus on </w:t>
        </w:r>
        <w:r w:rsidR="00651B46" w:rsidDel="00F51AEF">
          <w:rPr>
            <w:i/>
          </w:rPr>
          <w:t>Methanococcus maripaludis</w:t>
        </w:r>
        <w:r w:rsidR="00651B46" w:rsidDel="00F51AEF">
          <w:t>, a well-studied hydrogenotrophic marine methanogen.</w:t>
        </w:r>
        <w:r w:rsidR="00651B46" w:rsidDel="00F51AEF">
          <w:rPr>
            <w:i/>
          </w:rPr>
          <w:t xml:space="preserve"> </w:t>
        </w:r>
      </w:moveFrom>
      <w:moveFromRangeEnd w:id="4"/>
      <w:r w:rsidR="002A1DF2">
        <w:t>Energy c</w:t>
      </w:r>
      <w:r w:rsidR="00B806A5">
        <w:t xml:space="preserve">onservation in </w:t>
      </w:r>
      <w:del w:id="6" w:author="John Leigh" w:date="2016-01-14T14:54:00Z">
        <w:r w:rsidR="00B806A5" w:rsidDel="00F51AEF">
          <w:delText>this organism</w:delText>
        </w:r>
      </w:del>
      <w:ins w:id="7" w:author="John Leigh" w:date="2016-01-14T14:54:00Z">
        <w:r w:rsidR="00F51AEF">
          <w:t>hydrogenotrophic methanogens</w:t>
        </w:r>
      </w:ins>
      <w:r w:rsidR="00B806A5">
        <w:t xml:space="preserve"> </w:t>
      </w:r>
      <w:r w:rsidR="00C35E8D">
        <w:t xml:space="preserve">was </w:t>
      </w:r>
      <w:r w:rsidR="002A1DF2">
        <w:t>long a mystery; o</w:t>
      </w:r>
      <w:r w:rsidR="00651B46">
        <w:t xml:space="preserve">nly recently, it was reported that </w:t>
      </w:r>
      <w:del w:id="8" w:author="John Leigh" w:date="2016-01-14T14:53:00Z">
        <w:r w:rsidR="002A1DF2" w:rsidDel="00F51AEF">
          <w:delText>it</w:delText>
        </w:r>
        <w:r w:rsidR="00651B46" w:rsidDel="00F51AEF">
          <w:delText xml:space="preserve"> gains</w:delText>
        </w:r>
      </w:del>
      <w:ins w:id="9" w:author="John Leigh" w:date="2016-01-14T14:55:00Z">
        <w:r w:rsidR="00F51AEF">
          <w:t xml:space="preserve">net </w:t>
        </w:r>
      </w:ins>
      <w:del w:id="10" w:author="John Leigh" w:date="2016-01-14T14:54:00Z">
        <w:r w:rsidR="00651B46" w:rsidDel="00F51AEF">
          <w:delText xml:space="preserve"> </w:delText>
        </w:r>
      </w:del>
      <w:r w:rsidR="002A1DF2">
        <w:t xml:space="preserve">energy </w:t>
      </w:r>
      <w:ins w:id="11" w:author="John Leigh" w:date="2016-01-14T14:55:00Z">
        <w:r w:rsidR="00F51AEF">
          <w:t xml:space="preserve">conservation </w:t>
        </w:r>
      </w:ins>
      <w:r w:rsidR="002A1DF2">
        <w:t xml:space="preserve">for growth </w:t>
      </w:r>
      <w:del w:id="12" w:author="John Leigh" w:date="2016-01-14T14:53:00Z">
        <w:r w:rsidR="002A1DF2" w:rsidDel="00F51AEF">
          <w:delText xml:space="preserve">via </w:delText>
        </w:r>
      </w:del>
      <w:ins w:id="13" w:author="John Leigh" w:date="2016-01-14T14:53:00Z">
        <w:r w:rsidR="00F51AEF">
          <w:t xml:space="preserve">depends on </w:t>
        </w:r>
      </w:ins>
      <w:r w:rsidR="002A1DF2">
        <w:t>electron bifurcation</w:t>
      </w:r>
      <w:del w:id="14" w:author="John Leigh" w:date="2016-01-14T14:55:00Z">
        <w:r w:rsidR="002A1DF2" w:rsidDel="00F51AEF">
          <w:delText xml:space="preserve">, thriving </w:delText>
        </w:r>
        <w:r w:rsidR="00651B46" w:rsidDel="00F51AEF">
          <w:delText xml:space="preserve">despite </w:delText>
        </w:r>
        <w:r w:rsidR="00C35E8D" w:rsidDel="00F51AEF">
          <w:delText xml:space="preserve">an apparent </w:delText>
        </w:r>
        <w:r w:rsidR="00651B46" w:rsidDel="00F51AEF">
          <w:delText>lack of sufficient coupling sites</w:delText>
        </w:r>
      </w:del>
      <w:r w:rsidR="00651B46">
        <w:t xml:space="preserve">. </w:t>
      </w:r>
      <w:moveToRangeStart w:id="15" w:author="John Leigh" w:date="2016-01-14T14:57:00Z" w:name="move314402801"/>
      <w:moveTo w:id="16" w:author="John Leigh" w:date="2016-01-14T14:57:00Z">
        <w:r w:rsidR="00F51AEF">
          <w:t xml:space="preserve">In this work we focus on </w:t>
        </w:r>
        <w:r w:rsidR="00F51AEF">
          <w:rPr>
            <w:i/>
          </w:rPr>
          <w:t>Methanococcus maripaludis</w:t>
        </w:r>
        <w:r w:rsidR="00F51AEF">
          <w:t>, a well-studied hydrogenotrophic marine methanogen.</w:t>
        </w:r>
      </w:moveTo>
      <w:moveToRangeEnd w:id="15"/>
      <w:ins w:id="17" w:author="John Leigh" w:date="2016-01-14T14:57:00Z">
        <w:r w:rsidR="00F51AEF">
          <w:t xml:space="preserve"> </w:t>
        </w:r>
      </w:ins>
      <w:r w:rsidR="00651B46">
        <w:t xml:space="preserve">To better understand </w:t>
      </w:r>
      <w:del w:id="18" w:author="John Leigh" w:date="2016-01-14T15:00:00Z">
        <w:r w:rsidR="00651B46" w:rsidDel="00F51AEF">
          <w:delText>its metabolism</w:delText>
        </w:r>
      </w:del>
      <w:ins w:id="19" w:author="John Leigh" w:date="2016-01-14T15:00:00Z">
        <w:r w:rsidR="00F51AEF">
          <w:t>hydrogenotrophic methanogenesis</w:t>
        </w:r>
      </w:ins>
      <w:r w:rsidR="00651B46">
        <w:t xml:space="preserve"> and compare it with </w:t>
      </w:r>
      <w:del w:id="20" w:author="John Leigh" w:date="2016-01-14T15:00:00Z">
        <w:r w:rsidR="00651B46" w:rsidDel="00F51AEF">
          <w:delText xml:space="preserve">other </w:delText>
        </w:r>
      </w:del>
      <w:proofErr w:type="spellStart"/>
      <w:ins w:id="21" w:author="John Leigh" w:date="2016-01-27T13:20:00Z">
        <w:r w:rsidR="00C37C0F">
          <w:t>methyltrophic</w:t>
        </w:r>
      </w:ins>
      <w:proofErr w:type="spellEnd"/>
      <w:ins w:id="22" w:author="John Leigh" w:date="2016-01-14T15:00:00Z">
        <w:r w:rsidR="00F51AEF">
          <w:t xml:space="preserve"> </w:t>
        </w:r>
      </w:ins>
      <w:del w:id="23" w:author="John Leigh" w:date="2016-01-14T15:01:00Z">
        <w:r w:rsidR="00651B46" w:rsidDel="00F51AEF">
          <w:delText xml:space="preserve">methanogens </w:delText>
        </w:r>
      </w:del>
      <w:ins w:id="24" w:author="John Leigh" w:date="2016-01-14T15:01:00Z">
        <w:r w:rsidR="00F51AEF">
          <w:t xml:space="preserve">methanogenesis </w:t>
        </w:r>
      </w:ins>
      <w:r w:rsidR="00651B46">
        <w:t>that utilize</w:t>
      </w:r>
      <w:ins w:id="25" w:author="John Leigh" w:date="2016-01-14T15:01:00Z">
        <w:r w:rsidR="000E0E23">
          <w:t>s</w:t>
        </w:r>
      </w:ins>
      <w:r w:rsidR="00651B46">
        <w:t xml:space="preserve"> </w:t>
      </w:r>
      <w:del w:id="26" w:author="John Leigh" w:date="2016-01-14T14:59:00Z">
        <w:r w:rsidR="002A1DF2" w:rsidDel="00F51AEF">
          <w:delText>a</w:delText>
        </w:r>
        <w:r w:rsidR="00651B46" w:rsidDel="00F51AEF">
          <w:delText xml:space="preserve"> traditional chemiosmotic mode of energy conversation</w:delText>
        </w:r>
      </w:del>
      <w:ins w:id="27" w:author="John Leigh" w:date="2016-01-14T14:59:00Z">
        <w:r w:rsidR="00F51AEF">
          <w:t>oxidative phosphorylation rather than electron bifurcation</w:t>
        </w:r>
      </w:ins>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del w:id="28" w:author="John Leigh" w:date="2016-01-14T15:08:00Z">
        <w:r w:rsidR="00651B46" w:rsidDel="000E0E23">
          <w:delText xml:space="preserve">its </w:delText>
        </w:r>
      </w:del>
      <w:ins w:id="29" w:author="John Leigh" w:date="2016-01-14T15:08:00Z">
        <w:r w:rsidR="000E0E23">
          <w:t xml:space="preserve">the </w:t>
        </w:r>
      </w:ins>
      <w:r w:rsidR="00651B46">
        <w:t>1722 protein-coding genes</w:t>
      </w:r>
      <w:ins w:id="30" w:author="John Leigh" w:date="2016-01-14T15:01:00Z">
        <w:r w:rsidR="00B4022C">
          <w:t xml:space="preserve"> of </w:t>
        </w:r>
        <w:r w:rsidR="00B4022C" w:rsidRPr="00B4022C">
          <w:rPr>
            <w:i/>
            <w:rPrChange w:id="31" w:author="John Leigh" w:date="2016-01-14T15:01:00Z">
              <w:rPr/>
            </w:rPrChange>
          </w:rPr>
          <w:t>M. maripaludis</w:t>
        </w:r>
        <w:r w:rsidR="00B4022C">
          <w:t xml:space="preserve"> strain S2</w:t>
        </w:r>
      </w:ins>
      <w:r w:rsidR="00651B46">
        <w:t xml:space="preserve">.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w:t>
      </w:r>
      <w:del w:id="32" w:author="John Leigh" w:date="2016-01-14T15:09:00Z">
        <w:r w:rsidR="002A1DF2" w:rsidDel="000E0E23">
          <w:delText>distinct methanogenic pathway allows us to</w:delText>
        </w:r>
      </w:del>
      <w:ins w:id="33" w:author="John Leigh" w:date="2016-01-14T15:09:00Z">
        <w:r w:rsidR="000E0E23">
          <w:t>model</w:t>
        </w:r>
      </w:ins>
      <w:r w:rsidR="002A1DF2">
        <w:t xml:space="preserve"> </w:t>
      </w:r>
      <w:r w:rsidR="00B03AFC">
        <w:t xml:space="preserve">accurately </w:t>
      </w:r>
      <w:del w:id="34" w:author="John Leigh" w:date="2016-01-14T15:09:00Z">
        <w:r w:rsidR="00B03AFC" w:rsidDel="000E0E23">
          <w:delText xml:space="preserve">replicate </w:delText>
        </w:r>
      </w:del>
      <w:ins w:id="35" w:author="John Leigh" w:date="2016-01-14T15:09:00Z">
        <w:r w:rsidR="000E0E23">
          <w:t xml:space="preserve">predicts </w:t>
        </w:r>
      </w:ins>
      <w:r w:rsidR="00B03AFC">
        <w:t xml:space="preserve">experimental growth and gene knockout data. Furthermore, we use our reconstruction to probe </w:t>
      </w:r>
      <w:del w:id="36" w:author="John Leigh" w:date="2016-01-14T15:10:00Z">
        <w:r w:rsidR="00B03AFC" w:rsidDel="000E0E23">
          <w:delText>into</w:delText>
        </w:r>
        <w:r w:rsidR="00B806A5" w:rsidDel="000E0E23">
          <w:delText xml:space="preserve"> </w:delText>
        </w:r>
      </w:del>
      <w:r w:rsidR="00B806A5">
        <w:t xml:space="preserve">the implications of </w:t>
      </w:r>
      <w:ins w:id="37" w:author="John Leigh" w:date="2016-01-14T15:10:00Z">
        <w:r w:rsidR="000E0E23">
          <w:t xml:space="preserve">electron </w:t>
        </w:r>
      </w:ins>
      <w:r w:rsidR="00B806A5">
        <w:t xml:space="preserve">bifurcation by showing its essentiality </w:t>
      </w:r>
      <w:del w:id="38" w:author="John Leigh" w:date="2016-01-14T15:11:00Z">
        <w:r w:rsidR="00B806A5" w:rsidDel="00C11C11">
          <w:delText xml:space="preserve">in </w:delText>
        </w:r>
        <w:r w:rsidR="005F2447" w:rsidDel="00C11C11">
          <w:delText xml:space="preserve">the absence of membrane-bound coupling sites </w:delText>
        </w:r>
      </w:del>
      <w:r w:rsidR="00B806A5">
        <w:t>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4351C468" w:rsidR="009E4183" w:rsidRPr="001143B5" w:rsidRDefault="001143B5" w:rsidP="005F2447">
      <w:pPr>
        <w:spacing w:line="480" w:lineRule="auto"/>
      </w:pPr>
      <w:r>
        <w:t xml:space="preserve">Understanding and applying hydrogenotrophic methanogenesis could be key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that explicitly shows this environmentally</w:t>
      </w:r>
      <w:del w:id="39" w:author="John Leigh" w:date="2016-01-14T15:13:00Z">
        <w:r w:rsidDel="00C11C11">
          <w:delText>-</w:delText>
        </w:r>
      </w:del>
      <w:ins w:id="40" w:author="John Leigh" w:date="2016-01-14T15:13:00Z">
        <w:r w:rsidR="00C11C11">
          <w:t xml:space="preserve"> </w:t>
        </w:r>
      </w:ins>
      <w:r>
        <w:t xml:space="preserve">ubiquitous process, including energy conservation through electron bifurcation. Our reconstruction demonstrates the importance of </w:t>
      </w:r>
      <w:ins w:id="41" w:author="John Leigh" w:date="2016-01-14T15:13:00Z">
        <w:r w:rsidR="00C11C11">
          <w:t xml:space="preserve">electron </w:t>
        </w:r>
      </w:ins>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3BD27AF1" w14:textId="0563D07E"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9905DC">
        <w:instrText xml:space="preserve"> ADDIN ZOTERO_ITEM CSL_CITATION {"citationID":"CCfc157S","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9905DC" w:rsidRPr="009905DC">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901F0A">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w:t>
      </w:r>
      <w:del w:id="42" w:author="John Leigh" w:date="2016-01-14T15:15:00Z">
        <w:r w:rsidR="00A36979" w:rsidDel="00A557FB">
          <w:delText xml:space="preserve">energy </w:delText>
        </w:r>
      </w:del>
      <w:ins w:id="43" w:author="John Leigh" w:date="2016-01-14T15:15:00Z">
        <w:r w:rsidR="00A557FB">
          <w:t>energy-</w:t>
        </w:r>
      </w:ins>
      <w:r w:rsidR="00A36979">
        <w:t xml:space="preserve">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901F0A">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7C0A49">
        <w:t xml:space="preserve"> </w:t>
      </w:r>
      <w:r w:rsidR="007C0A49">
        <w:fldChar w:fldCharType="begin"/>
      </w:r>
      <w:r w:rsidR="007C0A49">
        <w:instrText xml:space="preserve"> ADDIN ZOTERO_ITEM CSL_CITATION {"citationID":"17h7j3vmpb","properties":{"formattedCitation":"(4)","plainCitation":"(4)"},"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7C0A49">
        <w:fldChar w:fldCharType="separate"/>
      </w:r>
      <w:r w:rsidR="007C0A49" w:rsidRPr="007C0A49">
        <w:t>(4)</w:t>
      </w:r>
      <w:r w:rsidR="007C0A49">
        <w:fldChar w:fldCharType="end"/>
      </w:r>
      <w:r w:rsidR="007C0A49">
        <w:t xml:space="preserve"> </w:t>
      </w:r>
      <w:r w:rsidR="00641032">
        <w:t>and</w:t>
      </w:r>
      <w:r w:rsidR="00A36979">
        <w:t xml:space="preserve"> is produced in the e</w:t>
      </w:r>
      <w:r w:rsidR="00941981">
        <w:t>nvironment</w:t>
      </w:r>
      <w:r w:rsidR="00A36979">
        <w:t xml:space="preserve"> </w:t>
      </w:r>
      <w:r w:rsidR="002670AD">
        <w:t>by</w:t>
      </w:r>
      <w:r w:rsidR="00815A63">
        <w:t xml:space="preserve"> biological</w:t>
      </w:r>
      <w:r w:rsidR="00DB0DFC">
        <w:t xml:space="preserve"> </w:t>
      </w:r>
      <w:r w:rsidR="00A87FFD">
        <w:t>and non-biological</w:t>
      </w:r>
      <w:r w:rsidR="00815A63">
        <w:t xml:space="preserve"> </w:t>
      </w:r>
      <w:r w:rsidR="00A36979">
        <w:t>sources</w:t>
      </w:r>
      <w:r w:rsidR="000B39C1">
        <w:t xml:space="preserve"> </w:t>
      </w:r>
      <w:r w:rsidR="008F77AB">
        <w:fldChar w:fldCharType="begin"/>
      </w:r>
      <w:r w:rsidR="007C0A49">
        <w:instrText xml:space="preserve"> ADDIN ZOTERO_ITEM CSL_CITATION {"citationID":"2i8l86lem7","properties":{"formattedCitation":"(5)","plainCitation":"(5)"},"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8F77AB">
        <w:fldChar w:fldCharType="separate"/>
      </w:r>
      <w:r w:rsidR="007C0A49" w:rsidRPr="007C0A49">
        <w:t>(5)</w:t>
      </w:r>
      <w:r w:rsidR="008F77AB">
        <w:fldChar w:fldCharType="end"/>
      </w:r>
      <w:r w:rsidR="00C35E8D">
        <w:t>.</w:t>
      </w:r>
      <w:r w:rsidR="000B39C1">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7C0A49">
        <w:instrText xml:space="preserve"> ADDIN ZOTERO_ITEM CSL_CITATION {"citationID":"12d9ngkfcj","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7C0A49" w:rsidRPr="007C0A49">
        <w:t>(6)</w:t>
      </w:r>
      <w:r w:rsidR="0084390A">
        <w:fldChar w:fldCharType="end"/>
      </w:r>
      <w:r w:rsidR="0084390A">
        <w:t>. This</w:t>
      </w:r>
      <w:r w:rsidR="00B92236">
        <w:t xml:space="preserve"> group of microorganisms from the domain Archaea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C0A49">
        <w:instrText xml:space="preserve"> ADDIN ZOTERO_ITEM CSL_CITATION {"citationID":"1buq7elsji","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7C0A49" w:rsidRPr="007C0A49">
        <w:t>(7, 8)</w:t>
      </w:r>
      <w:r w:rsidR="00901F0A">
        <w:fldChar w:fldCharType="end"/>
      </w:r>
      <w:ins w:id="44" w:author="John Leigh" w:date="2016-01-14T15:15:00Z">
        <w:r w:rsidR="00A557FB">
          <w:t>.</w:t>
        </w:r>
      </w:ins>
    </w:p>
    <w:p w14:paraId="14C34A6D" w14:textId="1601BD57"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7C0A49">
        <w:instrText xml:space="preserve"> ADDIN ZOTERO_ITEM CSL_CITATION {"citationID":"MZqwmgiM","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7C0A49" w:rsidRPr="007C0A49">
        <w:t>(6)</w:t>
      </w:r>
      <w:r w:rsidR="0028794B">
        <w:fldChar w:fldCharType="end"/>
      </w:r>
      <w:r w:rsidR="0034629A">
        <w:t xml:space="preserve">. </w:t>
      </w:r>
      <w:r w:rsidR="00527D1A">
        <w:t>T</w:t>
      </w:r>
      <w:r w:rsidR="0034629A">
        <w:t>he cytochrome</w:t>
      </w:r>
      <w:r>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del w:id="45" w:author="John Leigh" w:date="2016-01-14T15:16:00Z">
        <w:r w:rsidR="009F74B8" w:rsidDel="00A557FB">
          <w:delText xml:space="preserve">grow </w:delText>
        </w:r>
        <w:r w:rsidR="003E4220" w:rsidDel="00A557FB">
          <w:delText>hydrogenotrophically</w:delText>
        </w:r>
      </w:del>
      <w:ins w:id="46" w:author="John Leigh" w:date="2016-01-14T15:16:00Z">
        <w:r w:rsidR="00A557FB">
          <w:t>use H</w:t>
        </w:r>
        <w:r w:rsidR="00A557FB" w:rsidRPr="00A557FB">
          <w:rPr>
            <w:vertAlign w:val="subscript"/>
            <w:rPrChange w:id="47" w:author="John Leigh" w:date="2016-01-14T15:17:00Z">
              <w:rPr/>
            </w:rPrChange>
          </w:rPr>
          <w:t>2</w:t>
        </w:r>
        <w:r w:rsidR="00A557FB">
          <w:t xml:space="preserve"> and CO</w:t>
        </w:r>
        <w:r w:rsidR="00A557FB" w:rsidRPr="00A557FB">
          <w:rPr>
            <w:vertAlign w:val="subscript"/>
            <w:rPrChange w:id="48" w:author="John Leigh" w:date="2016-01-14T15:17:00Z">
              <w:rPr/>
            </w:rPrChange>
          </w:rPr>
          <w:t>2</w:t>
        </w:r>
      </w:ins>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del w:id="49" w:author="John Leigh" w:date="2016-01-14T15:17:00Z">
        <w:r w:rsidR="00F47CF8" w:rsidDel="00A557FB">
          <w:delText>conversation</w:delText>
        </w:r>
        <w:r w:rsidR="00B865F8" w:rsidDel="00A557FB">
          <w:delText xml:space="preserve"> </w:delText>
        </w:r>
      </w:del>
      <w:ins w:id="50" w:author="John Leigh" w:date="2016-01-14T15:17:00Z">
        <w:r w:rsidR="00A557FB">
          <w:t xml:space="preserve">coupling </w:t>
        </w:r>
      </w:ins>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124D6F1E" w:rsidR="007E4615" w:rsidRDefault="002400F7" w:rsidP="00586344">
      <w:pPr>
        <w:spacing w:line="480" w:lineRule="auto"/>
      </w:pPr>
      <w:r>
        <w:t xml:space="preserve">The reduction of the </w:t>
      </w:r>
      <w:proofErr w:type="spellStart"/>
      <w:r>
        <w:t>CoM</w:t>
      </w:r>
      <w:ins w:id="51" w:author="John Leigh" w:date="2016-01-14T15:17:00Z">
        <w:r w:rsidR="00FE0FEE">
          <w:t>S</w:t>
        </w:r>
      </w:ins>
      <w:r>
        <w:t>-</w:t>
      </w:r>
      <w:ins w:id="52" w:author="John Leigh" w:date="2016-01-14T15:17:00Z">
        <w:r w:rsidR="00FE0FEE">
          <w:t>S</w:t>
        </w:r>
      </w:ins>
      <w:r>
        <w:t>CoB</w:t>
      </w:r>
      <w:proofErr w:type="spellEnd"/>
      <w:r>
        <w:t xml:space="preserve"> heterodisulfide </w:t>
      </w:r>
      <w:ins w:id="53" w:author="John Leigh" w:date="2016-01-14T16:56:00Z">
        <w:r w:rsidR="00DB7232">
          <w:t>with H</w:t>
        </w:r>
        <w:r w:rsidR="00DB7232" w:rsidRPr="00DB7232">
          <w:rPr>
            <w:vertAlign w:val="subscript"/>
            <w:rPrChange w:id="54" w:author="John Leigh" w:date="2016-01-14T16:57:00Z">
              <w:rPr/>
            </w:rPrChange>
          </w:rPr>
          <w:t>2</w:t>
        </w:r>
        <w:r w:rsidR="00DB7232">
          <w:t xml:space="preserve"> or reduced electron carriers </w:t>
        </w:r>
      </w:ins>
      <w:r>
        <w:t xml:space="preserve">is exergonic and can be </w:t>
      </w:r>
      <w:ins w:id="55" w:author="John Leigh" w:date="2016-01-14T16:57:00Z">
        <w:r w:rsidR="00DB7232">
          <w:t xml:space="preserve">directly or indirectly </w:t>
        </w:r>
      </w:ins>
      <w:r>
        <w:t>coupled to energy generation.</w:t>
      </w:r>
      <w:r w:rsidR="007C0A49">
        <w:t xml:space="preserve"> </w:t>
      </w:r>
      <w:r>
        <w:t>In</w:t>
      </w:r>
      <w:r w:rsidR="00E9666F">
        <w:t xml:space="preserve"> the methylotrophic methanogens</w:t>
      </w:r>
      <w:r w:rsidR="002D69DB">
        <w:t xml:space="preserve">, </w:t>
      </w:r>
      <w:del w:id="56" w:author="John Leigh" w:date="2016-01-14T17:01:00Z">
        <w:r w:rsidR="002D69DB" w:rsidDel="00DB7232">
          <w:delText xml:space="preserve">the </w:delText>
        </w:r>
      </w:del>
      <w:ins w:id="57" w:author="John Leigh" w:date="2016-01-14T17:01:00Z">
        <w:r w:rsidR="00DB7232">
          <w:t xml:space="preserve">a </w:t>
        </w:r>
      </w:ins>
      <w:del w:id="58" w:author="John Leigh" w:date="2016-01-14T16:57:00Z">
        <w:r w:rsidR="002D69DB" w:rsidDel="00DB7232">
          <w:delText xml:space="preserve">membrane </w:delText>
        </w:r>
      </w:del>
      <w:ins w:id="59" w:author="John Leigh" w:date="2016-01-14T16:57:00Z">
        <w:r w:rsidR="00DB7232">
          <w:t>membrane-</w:t>
        </w:r>
      </w:ins>
      <w:r w:rsidR="002D69DB">
        <w:t>associated</w:t>
      </w:r>
      <w:ins w:id="60" w:author="John Leigh" w:date="2016-01-27T13:27:00Z">
        <w:r w:rsidR="00CF2B31">
          <w:t xml:space="preserve"> cytochrome-containing</w:t>
        </w:r>
      </w:ins>
      <w:r w:rsidR="002D69DB">
        <w:t xml:space="preserve"> </w:t>
      </w:r>
      <w:proofErr w:type="spellStart"/>
      <w:ins w:id="61" w:author="John Leigh" w:date="2016-01-14T16:58:00Z">
        <w:r w:rsidR="00DB7232">
          <w:t>Hdr</w:t>
        </w:r>
      </w:ins>
      <w:proofErr w:type="spellEnd"/>
      <w:del w:id="62" w:author="John Leigh" w:date="2016-01-14T16:58:00Z">
        <w:r w:rsidDel="00DB7232">
          <w:delText>reductase</w:delText>
        </w:r>
      </w:del>
      <w:r>
        <w:t xml:space="preserve"> (</w:t>
      </w:r>
      <w:proofErr w:type="spellStart"/>
      <w:r>
        <w:t>HdrDE</w:t>
      </w:r>
      <w:proofErr w:type="spellEnd"/>
      <w:r>
        <w:t>)</w:t>
      </w:r>
      <w:r w:rsidR="00E9666F">
        <w:t xml:space="preserve"> </w:t>
      </w:r>
      <w:r>
        <w:t xml:space="preserve">receives reducing equivalents from </w:t>
      </w:r>
      <w:r w:rsidR="002D69DB">
        <w:t xml:space="preserve">a </w:t>
      </w:r>
      <w:del w:id="63" w:author="John Leigh" w:date="2016-01-14T16:58:00Z">
        <w:r w:rsidR="002D69DB" w:rsidDel="00DB7232">
          <w:delText xml:space="preserve">methanogen </w:delText>
        </w:r>
      </w:del>
      <w:ins w:id="64" w:author="John Leigh" w:date="2016-01-14T16:58:00Z">
        <w:r w:rsidR="00DB7232">
          <w:t>methanogen-</w:t>
        </w:r>
      </w:ins>
      <w:r w:rsidR="002D69DB">
        <w:t xml:space="preserve">specific </w:t>
      </w:r>
      <w:ins w:id="65" w:author="John Leigh" w:date="2016-01-14T16:59:00Z">
        <w:r w:rsidR="00DB7232">
          <w:t xml:space="preserve">membrane-soluble </w:t>
        </w:r>
      </w:ins>
      <w:r w:rsidR="002D69DB">
        <w:t xml:space="preserve">electron shuttle, methanophenazine, </w:t>
      </w:r>
      <w:del w:id="66" w:author="John Leigh" w:date="2016-01-14T16:59:00Z">
        <w:r w:rsidR="002D69DB" w:rsidDel="00DB7232">
          <w:delText>which is also membrane soluble</w:delText>
        </w:r>
        <w:r w:rsidR="00FE2236" w:rsidDel="00DB7232">
          <w:delText>,</w:delText>
        </w:r>
        <w:r w:rsidR="002D69DB" w:rsidDel="00DB7232">
          <w:delText xml:space="preserve"> </w:delText>
        </w:r>
      </w:del>
      <w:r w:rsidR="002D69DB">
        <w:t>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del w:id="67" w:author="John Leigh" w:date="2016-01-14T17:02:00Z">
        <w:r w:rsidR="003307B5" w:rsidDel="00DB7232">
          <w:delText>heterodisulfide</w:delText>
        </w:r>
        <w:r w:rsidR="00FE2236" w:rsidDel="00DB7232">
          <w:delText xml:space="preserve"> reductase</w:delText>
        </w:r>
      </w:del>
      <w:proofErr w:type="spellStart"/>
      <w:ins w:id="68" w:author="John Leigh" w:date="2016-01-14T17:02:00Z">
        <w:r w:rsidR="00DB7232">
          <w:t>Hdr</w:t>
        </w:r>
      </w:ins>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del w:id="69" w:author="John Leigh" w:date="2016-01-14T17:02:00Z">
        <w:r w:rsidR="00FE2236" w:rsidDel="00DB7232">
          <w:delText>the reductase</w:delText>
        </w:r>
      </w:del>
      <w:proofErr w:type="spellStart"/>
      <w:ins w:id="70" w:author="John Leigh" w:date="2016-01-14T17:02:00Z">
        <w:r w:rsidR="00DB7232">
          <w:t>Hdr</w:t>
        </w:r>
      </w:ins>
      <w:proofErr w:type="spellEnd"/>
      <w:r w:rsidR="00FE2236">
        <w:t xml:space="preserve"> mediates a bifurcation of electron flow in which the exergonic heterodisulfide reduction is coupled to and drives the endergonic reduction of a ferredoxin used for the first step of </w:t>
      </w:r>
      <w:proofErr w:type="spellStart"/>
      <w:r w:rsidR="00FE2236">
        <w:t>methanogeneis</w:t>
      </w:r>
      <w:proofErr w:type="spellEnd"/>
      <w:r w:rsidR="00FE2236">
        <w:t xml:space="preserve">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1CD4EAA9"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belongs to this</w:t>
      </w:r>
      <w:r w:rsidR="009626B8">
        <w:t xml:space="preserve"> group of hydrogenotrophic 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del w:id="71" w:author="John Leigh" w:date="2016-01-14T17:03:00Z">
        <w:r w:rsidR="00D11FBC" w:rsidDel="00DB7232">
          <w:delText>However, it</w:delText>
        </w:r>
      </w:del>
      <w:ins w:id="72" w:author="John Leigh" w:date="2016-01-14T17:03:00Z">
        <w:r w:rsidR="00DB7232">
          <w:t>It</w:t>
        </w:r>
      </w:ins>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7C0A49">
        <w:instrText xml:space="preserve"> ADDIN ZOTERO_ITEM CSL_CITATION {"citationID":"ji534o37v","properties":{"formattedCitation":"(15)","plainCitation":"(15)"},"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7C0A49" w:rsidRPr="007C0A49">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w:t>
      </w:r>
      <w:proofErr w:type="spellStart"/>
      <w:r w:rsidR="00D11FBC">
        <w:t>biosynthes</w:t>
      </w:r>
      <w:r w:rsidR="009905DC">
        <w:t>e</w:t>
      </w:r>
      <w:r w:rsidR="00D11FBC">
        <w:t>s</w:t>
      </w:r>
      <w:proofErr w:type="spellEnd"/>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in</w:t>
      </w:r>
      <w:del w:id="73" w:author="John Leigh" w:date="2016-01-14T17:05:00Z">
        <w:r w:rsidR="0003090D" w:rsidDel="003A09C4">
          <w:delText>to</w:delText>
        </w:r>
      </w:del>
      <w:r w:rsidR="0003090D">
        <w:t xml:space="preserve"> </w:t>
      </w:r>
      <w:r w:rsidR="0003090D" w:rsidRPr="003A09C4">
        <w:rPr>
          <w:i/>
          <w:rPrChange w:id="74" w:author="John Leigh" w:date="2016-01-14T17:05:00Z">
            <w:rPr/>
          </w:rPrChange>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852B28">
        <w:t xml:space="preserve"> </w:t>
      </w:r>
      <w:r w:rsidR="0003090D">
        <w:t xml:space="preserve">the metabolic </w:t>
      </w:r>
      <w:r w:rsidR="00AD1E85">
        <w:t>engineering</w:t>
      </w:r>
      <w:r w:rsidR="0003090D">
        <w:t xml:space="preserve"> of </w:t>
      </w:r>
      <w:r w:rsidR="0003090D" w:rsidRPr="003A09C4">
        <w:rPr>
          <w:i/>
          <w:rPrChange w:id="75" w:author="John Leigh" w:date="2016-01-14T17:05:00Z">
            <w:rPr/>
          </w:rPrChange>
        </w:rPr>
        <w:t>M. maripaludis</w:t>
      </w:r>
      <w:r w:rsidR="0003090D">
        <w:t xml:space="preserve"> for various industrial use is the obvious next step. </w:t>
      </w:r>
    </w:p>
    <w:p w14:paraId="228CACAF" w14:textId="11325948"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 xml:space="preserve">industrial </w:t>
      </w:r>
      <w:proofErr w:type="spellStart"/>
      <w:r w:rsidR="00586344">
        <w:t>biochemical</w:t>
      </w:r>
      <w:r w:rsidR="00AE21C1">
        <w:t>s</w:t>
      </w:r>
      <w:proofErr w:type="spellEnd"/>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better understanding 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09C9774A" w14:textId="45B71589"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w:t>
      </w:r>
      <w:r w:rsidR="004E13F9">
        <w:t xml:space="preserve">updates and </w:t>
      </w:r>
      <w:r>
        <w:t xml:space="preserve">refinements </w:t>
      </w:r>
      <w:r w:rsidR="009905DC">
        <w:t xml:space="preserve">to </w:t>
      </w:r>
      <w:r>
        <w:t>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del w:id="76" w:author="John Leigh" w:date="2016-01-14T17:11:00Z">
        <w:r w:rsidR="00A24003" w:rsidDel="003A09C4">
          <w:delText xml:space="preserve">additional </w:delText>
        </w:r>
        <w:r w:rsidR="00E90ACA" w:rsidDel="003A09C4">
          <w:delText>membrane</w:delText>
        </w:r>
        <w:r w:rsidR="009905DC" w:rsidDel="003A09C4">
          <w:delText>-</w:delText>
        </w:r>
        <w:r w:rsidR="00E90ACA" w:rsidDel="003A09C4">
          <w:delText>related energy coupling sites</w:delText>
        </w:r>
      </w:del>
      <w:ins w:id="77" w:author="John Leigh" w:date="2016-01-14T17:11:00Z">
        <w:r w:rsidR="003A09C4">
          <w:t>a proton-exporting electron transport chain</w:t>
        </w:r>
      </w:ins>
      <w:r w:rsidR="00A41BEA">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ins w:id="78" w:author="John Leigh" w:date="2016-01-14T17:11:00Z">
        <w:r w:rsidR="003A09C4">
          <w:t xml:space="preserve">is </w:t>
        </w:r>
      </w:ins>
      <w:r w:rsidR="004B6D79">
        <w:t xml:space="preserve">absent </w:t>
      </w:r>
      <w:r w:rsidR="00F27938">
        <w:t xml:space="preserve">in hydrogenotrophic methanogens </w:t>
      </w:r>
      <w:r w:rsidR="00F27938">
        <w:fldChar w:fldCharType="begin"/>
      </w:r>
      <w:r w:rsidR="007C0A49">
        <w:instrText xml:space="preserve"> ADDIN ZOTERO_ITEM CSL_CITATION {"citationID":"1a0pt8kc57","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7C0A49" w:rsidRPr="007C0A49">
        <w:t>(6)</w:t>
      </w:r>
      <w:r w:rsidR="00F27938">
        <w:fldChar w:fldCharType="end"/>
      </w:r>
      <w:r w:rsidR="004B6D79">
        <w:t xml:space="preserve">. Additional </w:t>
      </w:r>
      <w:del w:id="79" w:author="John Leigh" w:date="2016-01-14T17:12:00Z">
        <w:r w:rsidR="004B6D79" w:rsidDel="003A09C4">
          <w:delText xml:space="preserve">changes </w:delText>
        </w:r>
      </w:del>
      <w:ins w:id="80" w:author="John Leigh" w:date="2016-01-14T17:12:00Z">
        <w:r w:rsidR="003A09C4">
          <w:t xml:space="preserve">features </w:t>
        </w:r>
      </w:ins>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 xml:space="preserve">We increased genome coverage </w:t>
      </w:r>
      <w:commentRangeStart w:id="81"/>
      <w:r w:rsidR="00037BDF">
        <w:t xml:space="preserve">and homology </w:t>
      </w:r>
      <w:commentRangeEnd w:id="81"/>
      <w:r w:rsidR="003A09C4">
        <w:rPr>
          <w:rStyle w:val="CommentReference"/>
          <w:rFonts w:ascii="Calibri" w:hAnsi="Calibri"/>
        </w:rPr>
        <w:commentReference w:id="81"/>
      </w:r>
      <w:r w:rsidR="00037BDF">
        <w:t>by employing likelihood-based gap</w:t>
      </w:r>
      <w:r w:rsidR="00BB4897">
        <w:t xml:space="preserve"> </w:t>
      </w:r>
      <w:r w:rsidR="00037BDF">
        <w:t xml:space="preserve">filling, a technique that fills reaction gaps based on probability 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w:t>
      </w:r>
      <w:ins w:id="82" w:author="John Leigh" w:date="2016-01-14T17:14:00Z">
        <w:r w:rsidR="00C55F46">
          <w:t>ic considerations</w:t>
        </w:r>
      </w:ins>
      <w:del w:id="83" w:author="John Leigh" w:date="2016-01-14T17:14:00Z">
        <w:r w:rsidR="00FA60EB" w:rsidDel="00C55F46">
          <w:delText>y</w:delText>
        </w:r>
      </w:del>
      <w:r w:rsidR="00FA60EB">
        <w:t xml:space="preserve">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lastRenderedPageBreak/>
        <w:t>Methods</w:t>
      </w:r>
    </w:p>
    <w:p w14:paraId="317C384F" w14:textId="77777777" w:rsidR="00467AD6" w:rsidRDefault="00467AD6" w:rsidP="00467AD6">
      <w:pPr>
        <w:pStyle w:val="Heading2"/>
      </w:pPr>
      <w:r>
        <w:t>Genome Scale Reconstruction</w:t>
      </w:r>
      <w:r w:rsidR="00875625">
        <w:t xml:space="preserve"> Procedure</w:t>
      </w:r>
    </w:p>
    <w:p w14:paraId="0588F762" w14:textId="4288B999"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w:t>
      </w:r>
      <w:del w:id="84" w:author="John Leigh" w:date="2016-01-25T14:36:00Z">
        <w:r w:rsidR="004862FB" w:rsidDel="0039482D">
          <w:delText xml:space="preserve">be </w:delText>
        </w:r>
      </w:del>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77777777" w:rsidR="00467AD6" w:rsidRDefault="00955999" w:rsidP="00467AD6">
      <w:pPr>
        <w:pStyle w:val="Heading2"/>
      </w:pPr>
      <w:r>
        <w:t>Model</w:t>
      </w:r>
      <w:r w:rsidR="00467AD6">
        <w:t xml:space="preserve"> Simulations</w:t>
      </w:r>
      <w:r w:rsidR="00875625">
        <w:t xml:space="preserve"> with Flux Balance A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E60508"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7F5C7339" w14:textId="6840A9CD"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proofErr w:type="gramStart"/>
      <w:r w:rsidR="00C61E65">
        <w:t>Github</w:t>
      </w:r>
      <w:proofErr w:type="spellEnd"/>
      <w:r w:rsidR="00C61E65">
        <w:t>(</w:t>
      </w:r>
      <w:proofErr w:type="gramEnd"/>
      <w:r w:rsidR="00C61E65" w:rsidRPr="005B2988">
        <w:t>https://github.com/marichards/methanococcus</w:t>
      </w:r>
      <w:r w:rsidR="00C61E65">
        <w:t>)</w:t>
      </w:r>
      <w:r w:rsidR="00C91990">
        <w:t>.</w:t>
      </w:r>
    </w:p>
    <w:p w14:paraId="18BD3B5C" w14:textId="77777777" w:rsidR="00467AD6" w:rsidRDefault="00467AD6" w:rsidP="00467AD6">
      <w:pPr>
        <w:pStyle w:val="Heading2"/>
      </w:pPr>
      <w:r>
        <w:t>Gene Knockout Phenotype S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77777777" w:rsidR="00467AD6" w:rsidRDefault="00467AD6" w:rsidP="00467AD6">
      <w:pPr>
        <w:pStyle w:val="Heading2"/>
      </w:pPr>
      <w:r>
        <w:t xml:space="preserve">Thermodynamic </w:t>
      </w:r>
      <w:r w:rsidR="00643EEA">
        <w:t>Calculations</w:t>
      </w:r>
    </w:p>
    <w:p w14:paraId="47F9FAF9" w14:textId="27E997E2"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o </w:t>
      </w:r>
      <w:r>
        <w:lastRenderedPageBreak/>
        <w:t>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7C0A49" w:rsidRPr="007C0A49">
        <w:t>(41)</w:t>
      </w:r>
      <w:r>
        <w:fldChar w:fldCharType="end"/>
      </w:r>
      <w:r>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5C1E08BC" w14:textId="77777777" w:rsidR="00266387" w:rsidRPr="00A20F0F" w:rsidRDefault="00E60508"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E60508"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6592A713"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14:paraId="7AAF054E" w14:textId="472CB33D" w:rsidR="00FB6A81" w:rsidRDefault="00464CF2" w:rsidP="00FB6A81">
      <w:pPr>
        <w:pStyle w:val="Heading2"/>
      </w:pPr>
      <w:r>
        <w:t xml:space="preserve">Dry Cell Weight </w:t>
      </w:r>
      <w:ins w:id="85" w:author="John Leigh" w:date="2016-01-26T20:04:00Z">
        <w:r w:rsidR="00611963">
          <w:t xml:space="preserve">and Growth Yield </w:t>
        </w:r>
      </w:ins>
      <w:r w:rsidR="00FB6A81">
        <w:t>Measurements</w:t>
      </w:r>
    </w:p>
    <w:p w14:paraId="276B8057" w14:textId="6F857EC5"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a </w:t>
      </w:r>
      <w:commentRangeStart w:id="86"/>
      <w:r w:rsidR="001056FA">
        <w:t>chemically defined medium</w:t>
      </w:r>
      <w:r w:rsidR="00FB6A81">
        <w:t xml:space="preserve"> </w:t>
      </w:r>
      <w:commentRangeEnd w:id="86"/>
      <w:r w:rsidR="007E3BB7">
        <w:rPr>
          <w:rStyle w:val="CommentReference"/>
          <w:rFonts w:ascii="Calibri" w:hAnsi="Calibri"/>
        </w:rPr>
        <w:commentReference w:id="86"/>
      </w:r>
      <w:r w:rsidR="00FB6A81">
        <w:t>(</w:t>
      </w:r>
      <w:r w:rsidR="00D52762">
        <w:t>Supplementary Materials</w:t>
      </w:r>
      <w:r w:rsidR="00FB6A81">
        <w:t>) using 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ins w:id="87" w:author="John Leigh" w:date="2016-01-25T14:52:00Z">
        <w:r w:rsidR="00E009DF">
          <w:t xml:space="preserve">of a </w:t>
        </w:r>
      </w:ins>
      <w:r w:rsidR="00FB6A81">
        <w:t>H</w:t>
      </w:r>
      <w:r w:rsidR="00FB6A81" w:rsidRPr="00FB6A81">
        <w:rPr>
          <w:vertAlign w:val="subscript"/>
        </w:rPr>
        <w:t>2</w:t>
      </w:r>
      <w:r w:rsidR="00FB6A81">
        <w:t>S</w:t>
      </w:r>
      <w:proofErr w:type="gramStart"/>
      <w:ins w:id="88" w:author="John Leigh" w:date="2016-01-25T14:54:00Z">
        <w:r w:rsidR="00E009DF">
          <w:t>:Ar</w:t>
        </w:r>
        <w:proofErr w:type="gramEnd"/>
        <w:r w:rsidR="00E009DF">
          <w:t xml:space="preserve"> mixture (1:99 v/v)</w:t>
        </w:r>
      </w:ins>
      <w:r w:rsidR="00FB6A81">
        <w:t>,</w:t>
      </w:r>
      <w:r w:rsidR="002A1B75">
        <w:t xml:space="preserve"> and a balance of N</w:t>
      </w:r>
      <w:r w:rsidR="002A1B75" w:rsidRPr="002A1B75">
        <w:rPr>
          <w:vertAlign w:val="subscript"/>
        </w:rPr>
        <w:t>2</w:t>
      </w:r>
      <w:r w:rsidR="002A1B75">
        <w:t xml:space="preserve"> up to a total 200 mL/min.</w:t>
      </w:r>
      <w:ins w:id="89" w:author="John Leigh" w:date="2016-01-26T20:24:00Z">
        <w:r w:rsidR="00083FBB">
          <w:t xml:space="preserve"> </w:t>
        </w:r>
      </w:ins>
      <w:moveToRangeStart w:id="90" w:author="John Leigh" w:date="2016-01-26T20:24:00Z" w:name="move315459209"/>
      <w:moveTo w:id="91" w:author="John Leigh" w:date="2016-01-26T20:24:00Z">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commentRangeStart w:id="92"/>
        <w:r w:rsidR="00083FBB">
          <w:t>time point</w:t>
        </w:r>
        <w:commentRangeEnd w:id="92"/>
        <w:r w:rsidR="00083FBB">
          <w:rPr>
            <w:rStyle w:val="CommentReference"/>
            <w:rFonts w:ascii="Calibri" w:hAnsi="Calibri"/>
          </w:rPr>
          <w:commentReference w:id="92"/>
        </w:r>
        <w:r w:rsidR="00083FBB">
          <w:t>, we measured growth rate based on dilution rate and methane evolution rate via a combination of a bubble flow meter to assess total gas outflow and a Buck Scientific model 910 gas chromatograph equipped with a flame ionization detector to quantify methane fraction.</w:t>
        </w:r>
      </w:moveTo>
      <w:moveToRangeEnd w:id="90"/>
    </w:p>
    <w:p w14:paraId="62275EF2" w14:textId="62B0EFFF" w:rsidR="001056FA" w:rsidRDefault="00E124F1" w:rsidP="00E124F1">
      <w:pPr>
        <w:spacing w:line="480" w:lineRule="auto"/>
        <w:rPr>
          <w:ins w:id="93" w:author="John Leigh" w:date="2016-01-26T20:06:00Z"/>
        </w:rPr>
      </w:pPr>
      <w:r>
        <w:lastRenderedPageBreak/>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4105BE">
        <w:t>.</w:t>
      </w:r>
      <w:commentRangeStart w:id="94"/>
      <w:r w:rsidR="00F55A92">
        <w:t xml:space="preserve"> </w:t>
      </w:r>
      <w:commentRangeEnd w:id="94"/>
      <w:r w:rsidR="005439A6">
        <w:rPr>
          <w:rStyle w:val="CommentReference"/>
          <w:rFonts w:ascii="Calibri" w:hAnsi="Calibri"/>
        </w:rPr>
        <w:commentReference w:id="94"/>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del w:id="95" w:author="John Leigh" w:date="2016-01-25T14:56:00Z">
        <w:r w:rsidR="00650EC2" w:rsidDel="005439A6">
          <w:delText xml:space="preserve">were </w:delText>
        </w:r>
      </w:del>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ins w:id="96" w:author="John Leigh" w:date="2016-01-26T20:06:00Z"/>
          <w:rFonts w:eastAsia="MS Mincho"/>
        </w:rPr>
      </w:pPr>
      <w:commentRangeStart w:id="97"/>
      <w:ins w:id="98" w:author="John Leigh" w:date="2016-01-26T20:06:00Z">
        <w:r w:rsidRPr="00FA2B14">
          <w:rPr>
            <w:rFonts w:eastAsia="MS Mincho"/>
          </w:rPr>
          <w:t xml:space="preserve">Growth yields </w:t>
        </w:r>
        <w:commentRangeEnd w:id="97"/>
        <w:r w:rsidR="007E3BB7">
          <w:rPr>
            <w:rStyle w:val="CommentReference"/>
            <w:rFonts w:ascii="Calibri" w:hAnsi="Calibri"/>
          </w:rPr>
          <w:commentReference w:id="97"/>
        </w:r>
        <w:r w:rsidRPr="00FA2B14">
          <w:rPr>
            <w:rFonts w:eastAsia="MS Mincho"/>
          </w:rPr>
          <w:t>were calculated based on doubling time (t</w:t>
        </w:r>
        <w:r w:rsidRPr="00FA2B14">
          <w:rPr>
            <w:rFonts w:eastAsia="MS Mincho"/>
            <w:vertAlign w:val="subscript"/>
          </w:rPr>
          <w:t>d</w:t>
        </w:r>
      </w:ins>
      <w:ins w:id="100" w:author="John Leigh" w:date="2016-01-27T13:40:00Z">
        <w:r w:rsidR="00FD6E1C">
          <w:rPr>
            <w:rFonts w:eastAsia="MS Mincho"/>
          </w:rPr>
          <w:t xml:space="preserve">, equal to </w:t>
        </w:r>
        <w:proofErr w:type="spellStart"/>
        <w:proofErr w:type="gramStart"/>
        <w:r w:rsidR="00FD6E1C">
          <w:rPr>
            <w:rFonts w:eastAsia="MS Mincho"/>
          </w:rPr>
          <w:t>ln</w:t>
        </w:r>
        <w:proofErr w:type="spellEnd"/>
        <w:r w:rsidR="00FD6E1C">
          <w:rPr>
            <w:rFonts w:eastAsia="MS Mincho"/>
          </w:rPr>
          <w:t>(</w:t>
        </w:r>
        <w:proofErr w:type="gramEnd"/>
        <w:r w:rsidR="00FD6E1C">
          <w:rPr>
            <w:rFonts w:eastAsia="MS Mincho"/>
          </w:rPr>
          <w:t>2) x (dilution rate x 60)</w:t>
        </w:r>
        <w:r w:rsidR="00FD6E1C" w:rsidRPr="00FD6E1C">
          <w:rPr>
            <w:rFonts w:eastAsia="MS Mincho"/>
            <w:vertAlign w:val="superscript"/>
            <w:rPrChange w:id="101" w:author="John Leigh" w:date="2016-01-27T13:44:00Z">
              <w:rPr>
                <w:rFonts w:eastAsia="MS Mincho"/>
              </w:rPr>
            </w:rPrChange>
          </w:rPr>
          <w:t>-1</w:t>
        </w:r>
      </w:ins>
      <w:ins w:id="102" w:author="John Leigh" w:date="2016-01-27T13:44:00Z">
        <w:r w:rsidR="00FD6E1C">
          <w:rPr>
            <w:rFonts w:eastAsia="MS Mincho"/>
          </w:rPr>
          <w:t>)</w:t>
        </w:r>
      </w:ins>
      <w:ins w:id="103" w:author="John Leigh" w:date="2016-01-26T20:06:00Z">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ins>
    </w:p>
    <w:p w14:paraId="36250D56" w14:textId="77777777" w:rsidR="00611963" w:rsidRPr="00A20F0F" w:rsidRDefault="00E60508" w:rsidP="00611963">
      <w:pPr>
        <w:spacing w:line="480" w:lineRule="auto"/>
        <w:rPr>
          <w:ins w:id="104" w:author="John Leigh" w:date="2016-01-26T20:06:00Z"/>
          <w:rFonts w:eastAsia="MS Mincho"/>
        </w:rPr>
      </w:pPr>
      <m:oMathPara>
        <m:oMath>
          <m:sSub>
            <m:sSubPr>
              <m:ctrlPr>
                <w:ins w:id="105" w:author="John Leigh" w:date="2016-01-26T20:06:00Z">
                  <w:rPr>
                    <w:rFonts w:ascii="Cambria Math" w:eastAsia="MS Mincho" w:hAnsi="Cambria Math"/>
                    <w:i/>
                  </w:rPr>
                </w:ins>
              </m:ctrlPr>
            </m:sSubPr>
            <m:e>
              <w:ins w:id="106" w:author="John Leigh" w:date="2016-01-26T20:06:00Z">
                <m:r>
                  <w:rPr>
                    <w:rFonts w:ascii="Cambria Math" w:eastAsia="MS Mincho" w:hAnsi="Cambria Math"/>
                  </w:rPr>
                  <m:t>Y</m:t>
                </m:r>
              </w:ins>
            </m:e>
            <m:sub>
              <w:ins w:id="107" w:author="John Leigh" w:date="2016-01-26T20:06:00Z">
                <m:r>
                  <w:rPr>
                    <w:rFonts w:ascii="Cambria Math" w:eastAsia="MS Mincho" w:hAnsi="Cambria Math"/>
                  </w:rPr>
                  <m:t>GDW/CH4</m:t>
                </m:r>
              </w:ins>
            </m:sub>
          </m:sSub>
          <w:ins w:id="108" w:author="John Leigh" w:date="2016-01-26T20:06:00Z">
            <m:r>
              <w:rPr>
                <w:rFonts w:ascii="Cambria Math" w:eastAsia="MS Mincho" w:hAnsi="Cambria Math"/>
              </w:rPr>
              <m:t>=</m:t>
            </m:r>
          </w:ins>
          <m:f>
            <m:fPr>
              <m:ctrlPr>
                <w:ins w:id="109" w:author="John Leigh" w:date="2016-01-26T20:06:00Z">
                  <w:rPr>
                    <w:rFonts w:ascii="Cambria Math" w:eastAsia="MS Mincho" w:hAnsi="Cambria Math"/>
                    <w:i/>
                  </w:rPr>
                </w:ins>
              </m:ctrlPr>
            </m:fPr>
            <m:num>
              <m:sSub>
                <m:sSubPr>
                  <m:ctrlPr>
                    <w:ins w:id="110" w:author="John Leigh" w:date="2016-01-26T20:06:00Z">
                      <w:rPr>
                        <w:rFonts w:ascii="Cambria Math" w:eastAsia="MS Mincho" w:hAnsi="Cambria Math"/>
                        <w:i/>
                      </w:rPr>
                    </w:ins>
                  </m:ctrlPr>
                </m:sSubPr>
                <m:e>
                  <w:ins w:id="111" w:author="John Leigh" w:date="2016-01-26T20:06:00Z">
                    <m:r>
                      <w:rPr>
                        <w:rFonts w:ascii="Cambria Math" w:eastAsia="MS Mincho" w:hAnsi="Cambria Math"/>
                      </w:rPr>
                      <m:t>OD</m:t>
                    </m:r>
                  </w:ins>
                </m:e>
                <m:sub>
                  <w:ins w:id="112" w:author="John Leigh" w:date="2016-01-26T20:06:00Z">
                    <m:r>
                      <w:rPr>
                        <w:rFonts w:ascii="Cambria Math" w:eastAsia="MS Mincho" w:hAnsi="Cambria Math"/>
                      </w:rPr>
                      <m:t>660</m:t>
                    </m:r>
                  </w:ins>
                </m:sub>
              </m:sSub>
            </m:num>
            <m:den>
              <w:ins w:id="113" w:author="John Leigh" w:date="2016-01-26T20:06:00Z">
                <m:r>
                  <w:rPr>
                    <w:rFonts w:ascii="Cambria Math" w:eastAsia="MS Mincho" w:hAnsi="Cambria Math"/>
                  </w:rPr>
                  <m:t>C</m:t>
                </m:r>
              </w:ins>
              <m:sSub>
                <m:sSubPr>
                  <m:ctrlPr>
                    <w:ins w:id="114" w:author="John Leigh" w:date="2016-01-26T20:06:00Z">
                      <w:rPr>
                        <w:rFonts w:ascii="Cambria Math" w:eastAsia="MS Mincho" w:hAnsi="Cambria Math"/>
                        <w:i/>
                      </w:rPr>
                    </w:ins>
                  </m:ctrlPr>
                </m:sSubPr>
                <m:e>
                  <w:ins w:id="115" w:author="John Leigh" w:date="2016-01-26T20:06:00Z">
                    <m:r>
                      <w:rPr>
                        <w:rFonts w:ascii="Cambria Math" w:eastAsia="MS Mincho" w:hAnsi="Cambria Math"/>
                      </w:rPr>
                      <m:t>H</m:t>
                    </m:r>
                  </w:ins>
                </m:e>
                <m:sub>
                  <w:ins w:id="116" w:author="John Leigh" w:date="2016-01-26T20:06:00Z">
                    <m:r>
                      <w:rPr>
                        <w:rFonts w:ascii="Cambria Math" w:eastAsia="MS Mincho" w:hAnsi="Cambria Math"/>
                      </w:rPr>
                      <m:t>4</m:t>
                    </m:r>
                  </w:ins>
                </m:sub>
              </m:sSub>
              <w:ins w:id="117" w:author="John Leigh" w:date="2016-01-26T20:06:00Z">
                <m:r>
                  <w:rPr>
                    <w:rFonts w:ascii="Cambria Math" w:eastAsia="MS Mincho" w:hAnsi="Cambria Math"/>
                  </w:rPr>
                  <m:t>(</m:t>
                </m:r>
              </w:ins>
              <m:f>
                <m:fPr>
                  <m:ctrlPr>
                    <w:ins w:id="118" w:author="John Leigh" w:date="2016-01-26T20:06:00Z">
                      <w:rPr>
                        <w:rFonts w:ascii="Cambria Math" w:eastAsia="MS Mincho" w:hAnsi="Cambria Math"/>
                        <w:i/>
                      </w:rPr>
                    </w:ins>
                  </m:ctrlPr>
                </m:fPr>
                <m:num>
                  <w:ins w:id="119" w:author="John Leigh" w:date="2016-01-26T20:06:00Z">
                    <m:r>
                      <w:rPr>
                        <w:rFonts w:ascii="Cambria Math" w:eastAsia="MS Mincho" w:hAnsi="Cambria Math"/>
                      </w:rPr>
                      <m:t>mL</m:t>
                    </m:r>
                  </w:ins>
                </m:num>
                <m:den>
                  <w:ins w:id="120" w:author="John Leigh" w:date="2016-01-26T20:06:00Z">
                    <m:r>
                      <w:rPr>
                        <w:rFonts w:ascii="Cambria Math" w:eastAsia="MS Mincho" w:hAnsi="Cambria Math"/>
                      </w:rPr>
                      <m:t>min</m:t>
                    </m:r>
                  </w:ins>
                </m:den>
              </m:f>
              <w:ins w:id="121" w:author="John Leigh" w:date="2016-01-26T20:06:00Z">
                <m:r>
                  <w:rPr>
                    <w:rFonts w:ascii="Cambria Math" w:eastAsia="MS Mincho" w:hAnsi="Cambria Math"/>
                  </w:rPr>
                  <m:t>)</m:t>
                </m:r>
              </w:ins>
            </m:den>
          </m:f>
          <w:ins w:id="122" w:author="John Leigh" w:date="2016-01-26T20:06:00Z">
            <m:r>
              <w:rPr>
                <w:rFonts w:ascii="Cambria Math" w:eastAsia="MS Mincho" w:hAnsi="Cambria Math"/>
              </w:rPr>
              <m:t>×</m:t>
            </m:r>
          </w:ins>
          <m:f>
            <m:fPr>
              <m:ctrlPr>
                <w:ins w:id="123" w:author="John Leigh" w:date="2016-01-26T20:06:00Z">
                  <w:rPr>
                    <w:rFonts w:ascii="Cambria Math" w:eastAsia="MS Mincho" w:hAnsi="Cambria Math"/>
                    <w:i/>
                  </w:rPr>
                </w:ins>
              </m:ctrlPr>
            </m:fPr>
            <m:num>
              <w:ins w:id="124" w:author="John Leigh" w:date="2016-01-26T20:06:00Z">
                <m:r>
                  <w:rPr>
                    <w:rFonts w:ascii="Cambria Math" w:eastAsia="MS Mincho" w:hAnsi="Cambria Math"/>
                  </w:rPr>
                  <m:t>0.46g/L</m:t>
                </m:r>
              </w:ins>
            </m:num>
            <m:den>
              <w:ins w:id="125" w:author="John Leigh" w:date="2016-01-26T20:06:00Z">
                <m:r>
                  <w:rPr>
                    <w:rFonts w:ascii="Cambria Math" w:eastAsia="MS Mincho" w:hAnsi="Cambria Math"/>
                  </w:rPr>
                  <m:t>1 O</m:t>
                </m:r>
              </w:ins>
              <m:sSub>
                <m:sSubPr>
                  <m:ctrlPr>
                    <w:ins w:id="126" w:author="John Leigh" w:date="2016-01-26T20:06:00Z">
                      <w:rPr>
                        <w:rFonts w:ascii="Cambria Math" w:eastAsia="MS Mincho" w:hAnsi="Cambria Math"/>
                        <w:i/>
                      </w:rPr>
                    </w:ins>
                  </m:ctrlPr>
                </m:sSubPr>
                <m:e>
                  <w:ins w:id="127" w:author="John Leigh" w:date="2016-01-26T20:06:00Z">
                    <m:r>
                      <w:rPr>
                        <w:rFonts w:ascii="Cambria Math" w:eastAsia="MS Mincho" w:hAnsi="Cambria Math"/>
                      </w:rPr>
                      <m:t>D</m:t>
                    </m:r>
                  </w:ins>
                </m:e>
                <m:sub>
                  <w:ins w:id="128" w:author="John Leigh" w:date="2016-01-26T20:06:00Z">
                    <m:r>
                      <w:rPr>
                        <w:rFonts w:ascii="Cambria Math" w:eastAsia="MS Mincho" w:hAnsi="Cambria Math"/>
                      </w:rPr>
                      <m:t>660</m:t>
                    </m:r>
                  </w:ins>
                </m:sub>
              </m:sSub>
            </m:den>
          </m:f>
          <w:ins w:id="129" w:author="John Leigh" w:date="2016-01-26T20:06:00Z">
            <m:r>
              <w:rPr>
                <w:rFonts w:ascii="Cambria Math" w:eastAsia="MS Mincho" w:hAnsi="Cambria Math"/>
              </w:rPr>
              <m:t>×</m:t>
            </m:r>
          </w:ins>
          <m:f>
            <m:fPr>
              <m:ctrlPr>
                <w:ins w:id="130" w:author="John Leigh" w:date="2016-01-26T20:06:00Z">
                  <w:rPr>
                    <w:rFonts w:ascii="Cambria Math" w:eastAsia="MS Mincho" w:hAnsi="Cambria Math"/>
                    <w:i/>
                  </w:rPr>
                </w:ins>
              </m:ctrlPr>
            </m:fPr>
            <m:num>
              <w:ins w:id="131" w:author="John Leigh" w:date="2016-01-26T20:06:00Z">
                <m:r>
                  <w:rPr>
                    <w:rFonts w:ascii="Cambria Math" w:eastAsia="MS Mincho" w:hAnsi="Cambria Math"/>
                  </w:rPr>
                  <m:t>1</m:t>
                </m:r>
              </w:ins>
            </m:num>
            <m:den>
              <m:sSub>
                <m:sSubPr>
                  <m:ctrlPr>
                    <w:ins w:id="132" w:author="John Leigh" w:date="2016-01-26T20:06:00Z">
                      <w:rPr>
                        <w:rFonts w:ascii="Cambria Math" w:eastAsia="MS Mincho" w:hAnsi="Cambria Math"/>
                        <w:i/>
                      </w:rPr>
                    </w:ins>
                  </m:ctrlPr>
                </m:sSubPr>
                <m:e>
                  <w:ins w:id="133" w:author="John Leigh" w:date="2016-01-26T20:06:00Z">
                    <m:r>
                      <w:rPr>
                        <w:rFonts w:ascii="Cambria Math" w:eastAsia="MS Mincho" w:hAnsi="Cambria Math"/>
                      </w:rPr>
                      <m:t>t</m:t>
                    </m:r>
                  </w:ins>
                </m:e>
                <m:sub>
                  <w:ins w:id="134" w:author="John Leigh" w:date="2016-01-26T20:06:00Z">
                    <m:r>
                      <w:rPr>
                        <w:rFonts w:ascii="Cambria Math" w:eastAsia="MS Mincho" w:hAnsi="Cambria Math"/>
                      </w:rPr>
                      <m:t>d</m:t>
                    </m:r>
                  </w:ins>
                </m:sub>
              </m:sSub>
              <w:ins w:id="135" w:author="John Leigh" w:date="2016-01-26T20:06:00Z">
                <m:r>
                  <w:rPr>
                    <w:rFonts w:ascii="Cambria Math" w:eastAsia="MS Mincho" w:hAnsi="Cambria Math"/>
                  </w:rPr>
                  <m:t>(min)</m:t>
                </m:r>
              </w:ins>
            </m:den>
          </m:f>
          <w:ins w:id="136" w:author="John Leigh" w:date="2016-01-26T20:06:00Z">
            <m:r>
              <w:rPr>
                <w:rFonts w:ascii="Cambria Math" w:eastAsia="MS Mincho" w:hAnsi="Cambria Math"/>
              </w:rPr>
              <m:t>×</m:t>
            </m:r>
          </w:ins>
          <m:f>
            <m:fPr>
              <m:ctrlPr>
                <w:ins w:id="137" w:author="John Leigh" w:date="2016-01-26T20:06:00Z">
                  <w:rPr>
                    <w:rFonts w:ascii="Cambria Math" w:eastAsia="MS Mincho" w:hAnsi="Cambria Math"/>
                    <w:i/>
                  </w:rPr>
                </w:ins>
              </m:ctrlPr>
            </m:fPr>
            <m:num>
              <w:ins w:id="138" w:author="John Leigh" w:date="2016-01-26T20:06:00Z">
                <m:r>
                  <w:rPr>
                    <w:rFonts w:ascii="Cambria Math" w:eastAsia="MS Mincho" w:hAnsi="Cambria Math"/>
                  </w:rPr>
                  <m:t>22,400 mL</m:t>
                </m:r>
              </w:ins>
            </m:num>
            <m:den>
              <w:ins w:id="139" w:author="John Leigh" w:date="2016-01-26T20:06:00Z">
                <m:r>
                  <w:rPr>
                    <w:rFonts w:ascii="Cambria Math" w:eastAsia="MS Mincho" w:hAnsi="Cambria Math"/>
                  </w:rPr>
                  <m:t>mol</m:t>
                </m:r>
              </w:ins>
            </m:den>
          </m:f>
        </m:oMath>
      </m:oMathPara>
    </w:p>
    <w:p w14:paraId="10EBBEB4" w14:textId="77777777" w:rsidR="00611963" w:rsidRDefault="00611963" w:rsidP="00E124F1">
      <w:pPr>
        <w:spacing w:line="480" w:lineRule="auto"/>
      </w:pPr>
    </w:p>
    <w:p w14:paraId="1B7265D9" w14:textId="77777777" w:rsidR="00883773" w:rsidRDefault="00883773" w:rsidP="00883773">
      <w:pPr>
        <w:pStyle w:val="Heading2"/>
      </w:pPr>
      <w:r>
        <w:t>ATP Maintenance</w:t>
      </w:r>
      <w:r w:rsidR="00887D9C">
        <w:t xml:space="preserve"> and Predicted Growth Yields</w:t>
      </w:r>
    </w:p>
    <w:p w14:paraId="0EB9F9F2" w14:textId="300F3744"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ins w:id="140" w:author="John Leigh" w:date="2016-01-26T20:25:00Z">
        <w:r w:rsidR="00083FBB">
          <w:t>, as described above</w:t>
        </w:r>
      </w:ins>
      <w:r w:rsidR="007A7ECA">
        <w:t xml:space="preserve">. </w:t>
      </w:r>
      <w:moveFromRangeStart w:id="141" w:author="John Leigh" w:date="2016-01-26T20:24:00Z" w:name="move315459209"/>
      <w:moveFrom w:id="142" w:author="John Leigh" w:date="2016-01-26T20:24:00Z">
        <w:r w:rsidR="007A7ECA" w:rsidDel="00083FBB">
          <w:t xml:space="preserve">We altered our growth rate of </w:t>
        </w:r>
        <w:r w:rsidR="001D1107" w:rsidDel="00083FBB">
          <w:rPr>
            <w:i/>
          </w:rPr>
          <w:t>M. maripaludis</w:t>
        </w:r>
        <w:r w:rsidR="00D414E0" w:rsidDel="00083FBB">
          <w:rPr>
            <w:i/>
          </w:rPr>
          <w:t xml:space="preserve"> </w:t>
        </w:r>
        <w:r w:rsidR="00D414E0" w:rsidDel="00083FBB">
          <w:t xml:space="preserve">during steady state </w:t>
        </w:r>
        <w:r w:rsidR="007A7ECA" w:rsidDel="00083FBB">
          <w:t>by varying pump speeds to achieve dilution rates of approximately 0.045-0.090 h-1, checking OD660</w:t>
        </w:r>
        <w:r w:rsidR="007232F3" w:rsidDel="00083FBB">
          <w:t xml:space="preserve"> periodically</w:t>
        </w:r>
        <w:r w:rsidR="007A7ECA" w:rsidDel="00083FBB">
          <w:t xml:space="preserve"> to ensure steady state at each data point. </w:t>
        </w:r>
        <w:r w:rsidR="00D414E0" w:rsidDel="00083FBB">
          <w:t xml:space="preserve">For each </w:t>
        </w:r>
        <w:commentRangeStart w:id="143"/>
        <w:r w:rsidR="00D414E0" w:rsidDel="00083FBB">
          <w:t>time point</w:t>
        </w:r>
        <w:commentRangeEnd w:id="143"/>
        <w:r w:rsidR="00CB56B9" w:rsidDel="00083FBB">
          <w:rPr>
            <w:rStyle w:val="CommentReference"/>
            <w:rFonts w:ascii="Calibri" w:hAnsi="Calibri"/>
          </w:rPr>
          <w:commentReference w:id="143"/>
        </w:r>
        <w:r w:rsidR="00D414E0" w:rsidDel="00083FBB">
          <w:t xml:space="preserve">, </w:t>
        </w:r>
        <w:r w:rsidR="007A7ECA" w:rsidDel="00083FBB">
          <w:t xml:space="preserve">we measured growth rate based on dilution rate and methane evolution rate via a combination of a bubble flow meter to assess total gas outflow and a Buck Scientific model 910 gas chromatograph equipped with a flame ionization detector to quantify methane fraction. </w:t>
        </w:r>
      </w:moveFrom>
      <w:moveFromRangeEnd w:id="141"/>
    </w:p>
    <w:p w14:paraId="0FB670AA" w14:textId="03AEE8FE"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secretion rate </w:t>
      </w:r>
      <w:r>
        <w:t xml:space="preserve">at each </w:t>
      </w:r>
      <w:commentRangeStart w:id="144"/>
      <w:r>
        <w:t xml:space="preserve">time point </w:t>
      </w:r>
      <w:commentRangeEnd w:id="144"/>
      <w:r w:rsidR="003C36FB">
        <w:rPr>
          <w:rStyle w:val="CommentReference"/>
          <w:rFonts w:ascii="Calibri" w:hAnsi="Calibri"/>
        </w:rPr>
        <w:commentReference w:id="144"/>
      </w:r>
      <w:r w:rsidR="00D414E0">
        <w:t>and set the model objective to maximize ATP hydrolysis (</w:t>
      </w:r>
      <w:proofErr w:type="gramStart"/>
      <w:r w:rsidR="00D414E0">
        <w:t>rxn00062[</w:t>
      </w:r>
      <w:proofErr w:type="gramEnd"/>
      <w:r w:rsidR="00D414E0">
        <w:t xml:space="preserve">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50CE2A0" w14:textId="2FDC1E6E" w:rsidR="00915E06" w:rsidRPr="00FA2B14" w:rsidDel="00611963" w:rsidRDefault="00887D9C">
      <w:pPr>
        <w:spacing w:line="480" w:lineRule="auto"/>
        <w:rPr>
          <w:del w:id="145" w:author="John Leigh" w:date="2016-01-26T20:05:00Z"/>
          <w:rFonts w:eastAsia="MS Mincho"/>
        </w:rPr>
      </w:pPr>
      <w:del w:id="146" w:author="John Leigh" w:date="2016-01-26T20:27:00Z">
        <w:r w:rsidRPr="00FA2B14" w:rsidDel="00C75D13">
          <w:rPr>
            <w:rFonts w:eastAsia="MS Mincho"/>
          </w:rPr>
          <w:delText xml:space="preserve">These </w:delText>
        </w:r>
      </w:del>
      <w:ins w:id="147" w:author="John Leigh" w:date="2016-01-26T20:27:00Z">
        <w:r w:rsidR="00C75D13">
          <w:rPr>
            <w:rFonts w:eastAsia="MS Mincho"/>
          </w:rPr>
          <w:t>Our</w:t>
        </w:r>
        <w:r w:rsidR="00C75D13" w:rsidRPr="00FA2B14">
          <w:rPr>
            <w:rFonts w:eastAsia="MS Mincho"/>
          </w:rPr>
          <w:t xml:space="preserve"> </w:t>
        </w:r>
      </w:ins>
      <w:r w:rsidRPr="00FA2B14">
        <w:rPr>
          <w:rFonts w:eastAsia="MS Mincho"/>
        </w:rPr>
        <w:t xml:space="preserve">growth data points comprised a set of 8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del w:id="148" w:author="John Leigh" w:date="2016-01-26T20:05:00Z">
        <w:r w:rsidR="00915E06" w:rsidRPr="00FA2B14" w:rsidDel="00611963">
          <w:rPr>
            <w:rFonts w:eastAsia="MS Mincho"/>
          </w:rPr>
          <w:delText xml:space="preserve">Growth yields were calculated </w:delText>
        </w:r>
        <w:r w:rsidR="00F5100D" w:rsidRPr="00FA2B14" w:rsidDel="00611963">
          <w:rPr>
            <w:rFonts w:eastAsia="MS Mincho"/>
          </w:rPr>
          <w:delText>based on doubling time (t</w:delText>
        </w:r>
        <w:r w:rsidR="00F5100D" w:rsidRPr="00FA2B14" w:rsidDel="00611963">
          <w:rPr>
            <w:rFonts w:eastAsia="MS Mincho"/>
            <w:vertAlign w:val="subscript"/>
          </w:rPr>
          <w:delText>d</w:delText>
        </w:r>
        <w:r w:rsidR="00F5100D" w:rsidRPr="00FA2B14" w:rsidDel="00611963">
          <w:rPr>
            <w:rFonts w:eastAsia="MS Mincho"/>
          </w:rPr>
          <w:delText xml:space="preserve">) </w:delText>
        </w:r>
        <w:r w:rsidR="00915E06" w:rsidRPr="00FA2B14" w:rsidDel="00611963">
          <w:rPr>
            <w:rFonts w:eastAsia="MS Mincho"/>
          </w:rPr>
          <w:delText>as describe previously</w:delText>
        </w:r>
        <w:r w:rsidR="00F5100D" w:rsidRPr="00FA2B14" w:rsidDel="00611963">
          <w:rPr>
            <w:rFonts w:eastAsia="MS Mincho"/>
          </w:rPr>
          <w:delText xml:space="preserve"> </w:delText>
        </w:r>
        <w:r w:rsidR="00F5100D" w:rsidRPr="00FA2B14" w:rsidDel="00611963">
          <w:rPr>
            <w:rFonts w:eastAsia="MS Mincho"/>
          </w:rPr>
          <w:fldChar w:fldCharType="begin"/>
        </w:r>
        <w:r w:rsidR="007C0A49" w:rsidDel="00611963">
          <w:rPr>
            <w:rFonts w:eastAsia="MS Mincho"/>
          </w:rPr>
          <w:del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delInstrText>
        </w:r>
        <w:r w:rsidR="00F5100D" w:rsidRPr="00FA2B14" w:rsidDel="00611963">
          <w:rPr>
            <w:rFonts w:eastAsia="MS Mincho"/>
          </w:rPr>
          <w:fldChar w:fldCharType="separate"/>
        </w:r>
        <w:r w:rsidR="007C0A49" w:rsidRPr="007C0A49" w:rsidDel="00611963">
          <w:delText>(53)</w:delText>
        </w:r>
        <w:r w:rsidR="00F5100D" w:rsidRPr="00FA2B14" w:rsidDel="00611963">
          <w:rPr>
            <w:rFonts w:eastAsia="MS Mincho"/>
          </w:rPr>
          <w:fldChar w:fldCharType="end"/>
        </w:r>
        <w:r w:rsidR="00915E06" w:rsidRPr="00FA2B14" w:rsidDel="00611963">
          <w:rPr>
            <w:rFonts w:eastAsia="MS Mincho"/>
          </w:rPr>
          <w:delText>, but with our measured conversion between OD</w:delText>
        </w:r>
        <w:r w:rsidR="00915E06" w:rsidRPr="00FA2B14" w:rsidDel="00611963">
          <w:rPr>
            <w:rFonts w:eastAsia="MS Mincho"/>
            <w:vertAlign w:val="subscript"/>
          </w:rPr>
          <w:delText>660</w:delText>
        </w:r>
        <w:r w:rsidR="00915E06" w:rsidRPr="00FA2B14" w:rsidDel="00611963">
          <w:rPr>
            <w:rFonts w:eastAsia="MS Mincho"/>
          </w:rPr>
          <w:delText xml:space="preserve"> and cell density:</w:delText>
        </w:r>
      </w:del>
    </w:p>
    <w:p w14:paraId="3A5F0F28" w14:textId="7E4555C8" w:rsidR="00915E06" w:rsidRPr="00A20F0F" w:rsidRDefault="00E60508" w:rsidP="00611963">
      <w:pPr>
        <w:spacing w:line="480" w:lineRule="auto"/>
        <w:rPr>
          <w:rFonts w:eastAsia="MS Mincho"/>
        </w:rPr>
      </w:pPr>
      <m:oMathPara>
        <m:oMath>
          <m:sSub>
            <m:sSubPr>
              <m:ctrlPr>
                <w:del w:id="149" w:author="John Leigh" w:date="2016-01-26T20:05:00Z">
                  <w:rPr>
                    <w:rFonts w:ascii="Cambria Math" w:eastAsia="MS Mincho" w:hAnsi="Cambria Math"/>
                    <w:i/>
                  </w:rPr>
                </w:del>
              </m:ctrlPr>
            </m:sSubPr>
            <m:e>
              <w:del w:id="150" w:author="John Leigh" w:date="2016-01-26T20:05:00Z">
                <m:r>
                  <w:rPr>
                    <w:rFonts w:ascii="Cambria Math" w:eastAsia="MS Mincho" w:hAnsi="Cambria Math"/>
                  </w:rPr>
                  <m:t>Y</m:t>
                </m:r>
              </w:del>
            </m:e>
            <m:sub>
              <w:del w:id="151" w:author="John Leigh" w:date="2016-01-26T20:05:00Z">
                <m:r>
                  <w:rPr>
                    <w:rFonts w:ascii="Cambria Math" w:eastAsia="MS Mincho" w:hAnsi="Cambria Math"/>
                  </w:rPr>
                  <m:t>GDW/CH4</m:t>
                </m:r>
              </w:del>
            </m:sub>
          </m:sSub>
          <w:del w:id="152" w:author="John Leigh" w:date="2016-01-26T20:05:00Z">
            <m:r>
              <w:rPr>
                <w:rFonts w:ascii="Cambria Math" w:eastAsia="MS Mincho" w:hAnsi="Cambria Math"/>
              </w:rPr>
              <m:t>=</m:t>
            </m:r>
          </w:del>
          <m:f>
            <m:fPr>
              <m:ctrlPr>
                <w:del w:id="153" w:author="John Leigh" w:date="2016-01-26T20:05:00Z">
                  <w:rPr>
                    <w:rFonts w:ascii="Cambria Math" w:eastAsia="MS Mincho" w:hAnsi="Cambria Math"/>
                    <w:i/>
                  </w:rPr>
                </w:del>
              </m:ctrlPr>
            </m:fPr>
            <m:num>
              <m:sSub>
                <m:sSubPr>
                  <m:ctrlPr>
                    <w:del w:id="154" w:author="John Leigh" w:date="2016-01-26T20:05:00Z">
                      <w:rPr>
                        <w:rFonts w:ascii="Cambria Math" w:eastAsia="MS Mincho" w:hAnsi="Cambria Math"/>
                        <w:i/>
                      </w:rPr>
                    </w:del>
                  </m:ctrlPr>
                </m:sSubPr>
                <m:e>
                  <w:del w:id="155" w:author="John Leigh" w:date="2016-01-26T20:05:00Z">
                    <m:r>
                      <w:rPr>
                        <w:rFonts w:ascii="Cambria Math" w:eastAsia="MS Mincho" w:hAnsi="Cambria Math"/>
                      </w:rPr>
                      <m:t>OD</m:t>
                    </m:r>
                  </w:del>
                </m:e>
                <m:sub>
                  <w:del w:id="156" w:author="John Leigh" w:date="2016-01-26T20:05:00Z">
                    <m:r>
                      <w:rPr>
                        <w:rFonts w:ascii="Cambria Math" w:eastAsia="MS Mincho" w:hAnsi="Cambria Math"/>
                      </w:rPr>
                      <m:t>660</m:t>
                    </m:r>
                  </w:del>
                </m:sub>
              </m:sSub>
            </m:num>
            <m:den>
              <w:del w:id="157" w:author="John Leigh" w:date="2016-01-26T20:05:00Z">
                <m:r>
                  <w:rPr>
                    <w:rFonts w:ascii="Cambria Math" w:eastAsia="MS Mincho" w:hAnsi="Cambria Math"/>
                  </w:rPr>
                  <m:t>C</m:t>
                </m:r>
              </w:del>
              <m:sSub>
                <m:sSubPr>
                  <m:ctrlPr>
                    <w:del w:id="158" w:author="John Leigh" w:date="2016-01-26T20:05:00Z">
                      <w:rPr>
                        <w:rFonts w:ascii="Cambria Math" w:eastAsia="MS Mincho" w:hAnsi="Cambria Math"/>
                        <w:i/>
                      </w:rPr>
                    </w:del>
                  </m:ctrlPr>
                </m:sSubPr>
                <m:e>
                  <w:del w:id="159" w:author="John Leigh" w:date="2016-01-26T20:05:00Z">
                    <m:r>
                      <w:rPr>
                        <w:rFonts w:ascii="Cambria Math" w:eastAsia="MS Mincho" w:hAnsi="Cambria Math"/>
                      </w:rPr>
                      <m:t>H</m:t>
                    </m:r>
                  </w:del>
                </m:e>
                <m:sub>
                  <w:del w:id="160" w:author="John Leigh" w:date="2016-01-26T20:05:00Z">
                    <m:r>
                      <w:rPr>
                        <w:rFonts w:ascii="Cambria Math" w:eastAsia="MS Mincho" w:hAnsi="Cambria Math"/>
                      </w:rPr>
                      <m:t>4</m:t>
                    </m:r>
                  </w:del>
                </m:sub>
              </m:sSub>
              <w:del w:id="161" w:author="John Leigh" w:date="2016-01-26T20:05:00Z">
                <m:r>
                  <w:rPr>
                    <w:rFonts w:ascii="Cambria Math" w:eastAsia="MS Mincho" w:hAnsi="Cambria Math"/>
                  </w:rPr>
                  <m:t>(</m:t>
                </m:r>
              </w:del>
              <m:f>
                <m:fPr>
                  <m:ctrlPr>
                    <w:del w:id="162" w:author="John Leigh" w:date="2016-01-26T20:05:00Z">
                      <w:rPr>
                        <w:rFonts w:ascii="Cambria Math" w:eastAsia="MS Mincho" w:hAnsi="Cambria Math"/>
                        <w:i/>
                      </w:rPr>
                    </w:del>
                  </m:ctrlPr>
                </m:fPr>
                <m:num>
                  <w:del w:id="163" w:author="John Leigh" w:date="2016-01-26T20:05:00Z">
                    <m:r>
                      <w:rPr>
                        <w:rFonts w:ascii="Cambria Math" w:eastAsia="MS Mincho" w:hAnsi="Cambria Math"/>
                      </w:rPr>
                      <m:t>mL</m:t>
                    </m:r>
                  </w:del>
                </m:num>
                <m:den>
                  <w:del w:id="164" w:author="John Leigh" w:date="2016-01-26T20:05:00Z">
                    <m:r>
                      <w:rPr>
                        <w:rFonts w:ascii="Cambria Math" w:eastAsia="MS Mincho" w:hAnsi="Cambria Math"/>
                      </w:rPr>
                      <m:t>min</m:t>
                    </m:r>
                  </w:del>
                </m:den>
              </m:f>
              <w:del w:id="165" w:author="John Leigh" w:date="2016-01-26T20:05:00Z">
                <m:r>
                  <w:rPr>
                    <w:rFonts w:ascii="Cambria Math" w:eastAsia="MS Mincho" w:hAnsi="Cambria Math"/>
                  </w:rPr>
                  <m:t>)</m:t>
                </m:r>
              </w:del>
            </m:den>
          </m:f>
          <w:del w:id="166" w:author="John Leigh" w:date="2016-01-26T20:05:00Z">
            <m:r>
              <w:rPr>
                <w:rFonts w:ascii="Cambria Math" w:eastAsia="MS Mincho" w:hAnsi="Cambria Math"/>
              </w:rPr>
              <m:t>×</m:t>
            </m:r>
          </w:del>
          <m:f>
            <m:fPr>
              <m:ctrlPr>
                <w:del w:id="167" w:author="John Leigh" w:date="2016-01-26T20:05:00Z">
                  <w:rPr>
                    <w:rFonts w:ascii="Cambria Math" w:eastAsia="MS Mincho" w:hAnsi="Cambria Math"/>
                    <w:i/>
                  </w:rPr>
                </w:del>
              </m:ctrlPr>
            </m:fPr>
            <m:num>
              <w:del w:id="168" w:author="John Leigh" w:date="2016-01-26T20:05:00Z">
                <m:r>
                  <w:rPr>
                    <w:rFonts w:ascii="Cambria Math" w:eastAsia="MS Mincho" w:hAnsi="Cambria Math"/>
                  </w:rPr>
                  <m:t>0.46g/L</m:t>
                </m:r>
              </w:del>
            </m:num>
            <m:den>
              <w:del w:id="169" w:author="John Leigh" w:date="2016-01-26T20:05:00Z">
                <m:r>
                  <w:rPr>
                    <w:rFonts w:ascii="Cambria Math" w:eastAsia="MS Mincho" w:hAnsi="Cambria Math"/>
                  </w:rPr>
                  <m:t>1 O</m:t>
                </m:r>
              </w:del>
              <m:sSub>
                <m:sSubPr>
                  <m:ctrlPr>
                    <w:del w:id="170" w:author="John Leigh" w:date="2016-01-26T20:05:00Z">
                      <w:rPr>
                        <w:rFonts w:ascii="Cambria Math" w:eastAsia="MS Mincho" w:hAnsi="Cambria Math"/>
                        <w:i/>
                      </w:rPr>
                    </w:del>
                  </m:ctrlPr>
                </m:sSubPr>
                <m:e>
                  <w:del w:id="171" w:author="John Leigh" w:date="2016-01-26T20:05:00Z">
                    <m:r>
                      <w:rPr>
                        <w:rFonts w:ascii="Cambria Math" w:eastAsia="MS Mincho" w:hAnsi="Cambria Math"/>
                      </w:rPr>
                      <m:t>D</m:t>
                    </m:r>
                  </w:del>
                </m:e>
                <m:sub>
                  <w:del w:id="172" w:author="John Leigh" w:date="2016-01-26T20:05:00Z">
                    <m:r>
                      <w:rPr>
                        <w:rFonts w:ascii="Cambria Math" w:eastAsia="MS Mincho" w:hAnsi="Cambria Math"/>
                      </w:rPr>
                      <m:t>660</m:t>
                    </m:r>
                  </w:del>
                </m:sub>
              </m:sSub>
            </m:den>
          </m:f>
          <w:del w:id="173" w:author="John Leigh" w:date="2016-01-26T20:05:00Z">
            <m:r>
              <w:rPr>
                <w:rFonts w:ascii="Cambria Math" w:eastAsia="MS Mincho" w:hAnsi="Cambria Math"/>
              </w:rPr>
              <m:t>×</m:t>
            </m:r>
          </w:del>
          <m:f>
            <m:fPr>
              <m:ctrlPr>
                <w:del w:id="174" w:author="John Leigh" w:date="2016-01-26T20:05:00Z">
                  <w:rPr>
                    <w:rFonts w:ascii="Cambria Math" w:eastAsia="MS Mincho" w:hAnsi="Cambria Math"/>
                    <w:i/>
                  </w:rPr>
                </w:del>
              </m:ctrlPr>
            </m:fPr>
            <m:num>
              <w:del w:id="175" w:author="John Leigh" w:date="2016-01-26T20:05:00Z">
                <m:r>
                  <w:rPr>
                    <w:rFonts w:ascii="Cambria Math" w:eastAsia="MS Mincho" w:hAnsi="Cambria Math"/>
                  </w:rPr>
                  <m:t>1</m:t>
                </m:r>
              </w:del>
            </m:num>
            <m:den>
              <m:sSub>
                <m:sSubPr>
                  <m:ctrlPr>
                    <w:del w:id="176" w:author="John Leigh" w:date="2016-01-26T20:05:00Z">
                      <w:rPr>
                        <w:rFonts w:ascii="Cambria Math" w:eastAsia="MS Mincho" w:hAnsi="Cambria Math"/>
                        <w:i/>
                      </w:rPr>
                    </w:del>
                  </m:ctrlPr>
                </m:sSubPr>
                <m:e>
                  <w:del w:id="177" w:author="John Leigh" w:date="2016-01-26T20:05:00Z">
                    <m:r>
                      <w:rPr>
                        <w:rFonts w:ascii="Cambria Math" w:eastAsia="MS Mincho" w:hAnsi="Cambria Math"/>
                      </w:rPr>
                      <m:t>t</m:t>
                    </m:r>
                  </w:del>
                </m:e>
                <m:sub>
                  <w:del w:id="178" w:author="John Leigh" w:date="2016-01-26T20:05:00Z">
                    <m:r>
                      <w:rPr>
                        <w:rFonts w:ascii="Cambria Math" w:eastAsia="MS Mincho" w:hAnsi="Cambria Math"/>
                      </w:rPr>
                      <m:t>d</m:t>
                    </m:r>
                  </w:del>
                </m:sub>
              </m:sSub>
              <w:del w:id="179" w:author="John Leigh" w:date="2016-01-26T20:05:00Z">
                <m:r>
                  <w:rPr>
                    <w:rFonts w:ascii="Cambria Math" w:eastAsia="MS Mincho" w:hAnsi="Cambria Math"/>
                  </w:rPr>
                  <m:t>(min)</m:t>
                </m:r>
              </w:del>
            </m:den>
          </m:f>
          <w:del w:id="180" w:author="John Leigh" w:date="2016-01-26T20:05:00Z">
            <m:r>
              <w:rPr>
                <w:rFonts w:ascii="Cambria Math" w:eastAsia="MS Mincho" w:hAnsi="Cambria Math"/>
              </w:rPr>
              <m:t>×</m:t>
            </m:r>
          </w:del>
          <m:f>
            <m:fPr>
              <m:ctrlPr>
                <w:del w:id="181" w:author="John Leigh" w:date="2016-01-26T20:05:00Z">
                  <w:rPr>
                    <w:rFonts w:ascii="Cambria Math" w:eastAsia="MS Mincho" w:hAnsi="Cambria Math"/>
                    <w:i/>
                  </w:rPr>
                </w:del>
              </m:ctrlPr>
            </m:fPr>
            <m:num>
              <w:del w:id="182" w:author="John Leigh" w:date="2016-01-26T20:05:00Z">
                <m:r>
                  <w:rPr>
                    <w:rFonts w:ascii="Cambria Math" w:eastAsia="MS Mincho" w:hAnsi="Cambria Math"/>
                  </w:rPr>
                  <m:t>22,400 mL</m:t>
                </m:r>
              </w:del>
            </m:num>
            <m:den>
              <w:del w:id="183" w:author="John Leigh" w:date="2016-01-26T20:05:00Z">
                <m:r>
                  <w:rPr>
                    <w:rFonts w:ascii="Cambria Math" w:eastAsia="MS Mincho" w:hAnsi="Cambria Math"/>
                  </w:rPr>
                  <m:t>mol</m:t>
                </m:r>
              </w:del>
            </m:den>
          </m:f>
        </m:oMath>
      </m:oMathPara>
    </w:p>
    <w:p w14:paraId="6BD5551C" w14:textId="77777777" w:rsidR="00692E06" w:rsidRPr="00FA2B14" w:rsidRDefault="00887D9C" w:rsidP="00E124F1">
      <w:pPr>
        <w:spacing w:line="480" w:lineRule="auto"/>
        <w:rPr>
          <w:rFonts w:eastAsia="MS Mincho"/>
        </w:rPr>
      </w:pPr>
      <w:r w:rsidRPr="00FA2B14">
        <w:rPr>
          <w:rFonts w:eastAsia="MS Mincho"/>
        </w:rPr>
        <w:t>All simulations were performed using the default H</w:t>
      </w:r>
      <w:r w:rsidRPr="00FA2B14">
        <w:rPr>
          <w:rFonts w:eastAsia="MS Mincho"/>
          <w:vertAlign w:val="subscript"/>
        </w:rPr>
        <w:t>2</w:t>
      </w:r>
      <w:r w:rsidRPr="00FA2B14">
        <w:rPr>
          <w:rFonts w:eastAsia="MS Mincho"/>
        </w:rPr>
        <w:t xml:space="preserve"> + CO</w:t>
      </w:r>
      <w:r w:rsidRPr="00FA2B14">
        <w:rPr>
          <w:rFonts w:eastAsia="MS Mincho"/>
          <w:vertAlign w:val="subscript"/>
        </w:rPr>
        <w:t>2</w:t>
      </w:r>
      <w:r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Pr="00FA2B14">
        <w:rPr>
          <w:rFonts w:eastAsia="MS Mincho"/>
        </w:rPr>
        <w:t xml:space="preserve">. </w:t>
      </w:r>
    </w:p>
    <w:p w14:paraId="722EFC5E" w14:textId="77777777" w:rsidR="00414739" w:rsidRDefault="00414739" w:rsidP="00414739">
      <w:pPr>
        <w:pStyle w:val="Heading1"/>
      </w:pPr>
      <w:r>
        <w:lastRenderedPageBreak/>
        <w:t>Results</w:t>
      </w:r>
    </w:p>
    <w:p w14:paraId="0F94A341" w14:textId="77777777" w:rsidR="00920B05" w:rsidRPr="00920B05" w:rsidRDefault="009C1D8D" w:rsidP="00920B05">
      <w:pPr>
        <w:pStyle w:val="Heading2"/>
      </w:pPr>
      <w:commentRangeStart w:id="184"/>
      <w:r>
        <w:t xml:space="preserve">Reconstruction </w:t>
      </w:r>
      <w:r w:rsidR="00920B05">
        <w:t>Statistics</w:t>
      </w:r>
      <w:commentRangeEnd w:id="184"/>
      <w:r w:rsidR="008270DA" w:rsidRPr="00FA2B14">
        <w:rPr>
          <w:rStyle w:val="CommentReference"/>
          <w:rFonts w:ascii="Calibri" w:eastAsia="Calibri" w:hAnsi="Calibri"/>
          <w:b w:val="0"/>
          <w:bCs w:val="0"/>
          <w:color w:val="auto"/>
        </w:rPr>
        <w:commentReference w:id="184"/>
      </w:r>
    </w:p>
    <w:p w14:paraId="5447A6E4" w14:textId="3DB6DDA6"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of the internal reactions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EC7AC7">
        <w:t xml:space="preserve">initially </w:t>
      </w:r>
      <w:r w:rsidR="00091F35">
        <w:t xml:space="preserve">available 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5BDA4E18" w14:textId="6DF77FB1"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w:t>
      </w:r>
      <w:r w:rsidR="00F5100D">
        <w:t xml:space="preserve">that there is genetic evidence supporting the presence </w:t>
      </w:r>
      <w:r w:rsidR="007232F3">
        <w:t xml:space="preserve">of </w:t>
      </w:r>
      <w:r w:rsidR="00F5100D">
        <w:t>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60F2E3AE" w14:textId="77777777"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MPT), methanofuran,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lastRenderedPageBreak/>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611578CE" w14:textId="56919CC7"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w:t>
      </w:r>
      <w:del w:id="185" w:author="John Leigh" w:date="2016-01-26T14:30:00Z">
        <w:r w:rsidR="004F28CF" w:rsidDel="0048251B">
          <w:delText xml:space="preserve">allow us </w:delText>
        </w:r>
      </w:del>
      <w:r w:rsidR="004F28CF">
        <w:t>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0FC85493" w14:textId="314CC5DA" w:rsidR="00EF5BC0" w:rsidRDefault="00EF5BC0" w:rsidP="00EF5BC0">
      <w:pPr>
        <w:pStyle w:val="Heading2"/>
      </w:pPr>
      <w:r>
        <w:t>Electron Bifurcation</w:t>
      </w:r>
      <w:r w:rsidR="009476C9">
        <w:t xml:space="preserve"> and </w:t>
      </w:r>
      <w:r w:rsidR="00F560A7">
        <w:t>A</w:t>
      </w:r>
      <w:r w:rsidR="00F155A9">
        <w:t xml:space="preserve">cetate </w:t>
      </w:r>
      <w:r w:rsidR="00F560A7">
        <w:t>M</w:t>
      </w:r>
      <w:r w:rsidR="00F155A9">
        <w:t>etabolism</w:t>
      </w:r>
    </w:p>
    <w:p w14:paraId="4BC47F02" w14:textId="77777777" w:rsidR="005113F6" w:rsidRPr="005113F6" w:rsidRDefault="005113F6" w:rsidP="00274688"/>
    <w:p w14:paraId="46E3082A" w14:textId="1B07FBD4" w:rsidR="00F155A9" w:rsidRPr="00F155A9" w:rsidRDefault="00F155A9" w:rsidP="00F560A7">
      <w:pPr>
        <w:spacing w:line="480" w:lineRule="auto"/>
      </w:pPr>
      <w:commentRangeStart w:id="186"/>
      <w:r>
        <w:t xml:space="preserve">Hydrogenotrophic </w:t>
      </w:r>
      <w:commentRangeEnd w:id="186"/>
      <w:r w:rsidR="0048251B">
        <w:rPr>
          <w:rStyle w:val="CommentReference"/>
          <w:rFonts w:ascii="Calibri" w:hAnsi="Calibri"/>
        </w:rPr>
        <w:commentReference w:id="186"/>
      </w:r>
      <w:r>
        <w:t>methanogenesis has often been r</w:t>
      </w:r>
      <w:r w:rsidR="00D61662">
        <w:t>epresented as a linear pathway with heterodisulfide reduction</w:t>
      </w:r>
      <w:r w:rsidR="00F560A7">
        <w:t xml:space="preserve"> as</w:t>
      </w:r>
      <w:r w:rsidR="00D61662">
        <w:t xml:space="preserve"> </w:t>
      </w:r>
      <w:r w:rsidR="00F560A7">
        <w:t>the</w:t>
      </w:r>
      <w:r w:rsidR="00D61662">
        <w:t xml:space="preserve"> final step. This</w:t>
      </w:r>
      <w:r w:rsidR="001F3FCA">
        <w:t xml:space="preserve"> wa</w:t>
      </w:r>
      <w:r w:rsidR="00D61662">
        <w:t>s demonstrated to be mediated by methanophenazine dependent membrane bound heterodisulfide (</w:t>
      </w:r>
      <w:proofErr w:type="spellStart"/>
      <w:r w:rsidR="00D61662">
        <w:t>HdrDE</w:t>
      </w:r>
      <w:proofErr w:type="spellEnd"/>
      <w:r w:rsidR="00D61662">
        <w:t>) (</w:t>
      </w:r>
      <w:r w:rsidR="00270FE5">
        <w:fldChar w:fldCharType="begin"/>
      </w:r>
      <w:r w:rsidR="007C0A49">
        <w:instrText xml:space="preserve"> ADDIN ZOTERO_ITEM CSL_CITATION {"citationID":"171n7c6tt4","properties":{"formattedCitation":"(11)","plainCitation":"(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schema":"https://github.com/citation-style-language/schema/raw/master/csl-citation.json"} </w:instrText>
      </w:r>
      <w:r w:rsidR="00270FE5">
        <w:fldChar w:fldCharType="separate"/>
      </w:r>
      <w:r w:rsidR="007C0A49" w:rsidRPr="007C0A49">
        <w:t>(11)</w:t>
      </w:r>
      <w:r w:rsidR="00270FE5">
        <w:fldChar w:fldCharType="end"/>
      </w:r>
      <w:r w:rsidR="00270FE5">
        <w:t xml:space="preserve">, </w:t>
      </w:r>
      <w:r w:rsidR="00D61662" w:rsidRPr="00274688">
        <w:rPr>
          <w:highlight w:val="yellow"/>
        </w:rPr>
        <w:t xml:space="preserve">Ide and </w:t>
      </w:r>
      <w:proofErr w:type="spellStart"/>
      <w:r w:rsidR="00D61662" w:rsidRPr="00274688">
        <w:rPr>
          <w:highlight w:val="yellow"/>
        </w:rPr>
        <w:t>Deppenmeier</w:t>
      </w:r>
      <w:proofErr w:type="spellEnd"/>
      <w:r w:rsidR="00D61662" w:rsidRPr="00274688">
        <w:rPr>
          <w:highlight w:val="yellow"/>
        </w:rPr>
        <w:t xml:space="preserve"> ref</w:t>
      </w:r>
      <w:r w:rsidR="00D61662">
        <w:t xml:space="preserve">, </w:t>
      </w:r>
      <w:r w:rsidR="00270FE5">
        <w:t xml:space="preserve">and </w:t>
      </w:r>
      <w:r w:rsidR="00D61662">
        <w:fldChar w:fldCharType="begin"/>
      </w:r>
      <w:r w:rsidR="007C0A49">
        <w:instrText xml:space="preserve"> ADDIN ZOTERO_ITEM CSL_CITATION {"citationID":"SiLFzXEA","properties":{"formattedCitation":"(10)","plainCitation":"(10)"},"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D61662">
        <w:fldChar w:fldCharType="separate"/>
      </w:r>
      <w:r w:rsidR="007C0A49" w:rsidRPr="007C0A49">
        <w:t>(10)</w:t>
      </w:r>
      <w:r w:rsidR="00D61662">
        <w:fldChar w:fldCharType="end"/>
      </w:r>
      <w:r w:rsidR="00D61662">
        <w:t>)</w:t>
      </w:r>
      <w:r w:rsidR="001F3FCA">
        <w:t xml:space="preserve"> for the cytochrome containing methanogens</w:t>
      </w:r>
      <w:r>
        <w:t>.</w:t>
      </w:r>
      <w:r w:rsidR="007C0A49">
        <w:t xml:space="preserve"> </w:t>
      </w:r>
      <w:r>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407143">
        <w:t xml:space="preserve">do not </w:t>
      </w:r>
      <w:r w:rsidR="00D61662">
        <w:t>contain the</w:t>
      </w:r>
      <w:r w:rsidR="004A29F8">
        <w:t xml:space="preserve"> </w:t>
      </w:r>
      <w:r w:rsidR="00407143">
        <w:t xml:space="preserve">typical membrane associated </w:t>
      </w:r>
      <w:r w:rsidR="004A29F8">
        <w:t>heterodisulfide reductase</w:t>
      </w:r>
      <w:r w:rsidR="001F3FCA">
        <w:t xml:space="preserve"> but instead one that is most likely associated with the cytoplasm </w:t>
      </w:r>
      <w:r w:rsidR="001F3FCA">
        <w:fldChar w:fldCharType="begin"/>
      </w:r>
      <w:r w:rsidR="007C0A49">
        <w:instrText xml:space="preserve"> ADDIN ZOTERO_ITEM CSL_CITATION {"citationID":"25954fna4f","properties":{"formattedCitation":"(54, 55)","plainCitation":"(54, 55)"},"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schema":"https://github.com/citation-style-language/schema/raw/master/csl-citation.json"} </w:instrText>
      </w:r>
      <w:r w:rsidR="001F3FCA">
        <w:fldChar w:fldCharType="separate"/>
      </w:r>
      <w:r w:rsidR="007C0A49" w:rsidRPr="007C0A49">
        <w:t>(54, 55)</w:t>
      </w:r>
      <w:r w:rsidR="001F3FCA">
        <w:fldChar w:fldCharType="end"/>
      </w:r>
      <w:r w:rsidR="001F3FCA">
        <w:t>.</w:t>
      </w:r>
      <w:r w:rsidR="007C0A49">
        <w:t xml:space="preserve"> </w:t>
      </w:r>
      <w:r w:rsidR="001F3FCA">
        <w:t xml:space="preserve">Additionally, </w:t>
      </w:r>
      <w:r w:rsidR="00270FE5">
        <w:t>it is a three subunit complex (</w:t>
      </w:r>
      <w:proofErr w:type="spellStart"/>
      <w:r w:rsidR="00270FE5">
        <w:t>HdrABC</w:t>
      </w:r>
      <w:proofErr w:type="spellEnd"/>
      <w:r w:rsidR="00270FE5">
        <w:t xml:space="preserve">) with </w:t>
      </w:r>
      <w:r w:rsidR="000433A3">
        <w:t xml:space="preserve">a flavin adenine dinucleotide (FAD) containing co-factor in </w:t>
      </w:r>
      <w:r w:rsidR="00DB6DBF">
        <w:t xml:space="preserve">the </w:t>
      </w:r>
      <w:proofErr w:type="spellStart"/>
      <w:r w:rsidR="000433A3">
        <w:t>HdrA</w:t>
      </w:r>
      <w:proofErr w:type="spellEnd"/>
      <w:r w:rsidR="000433A3">
        <w:t xml:space="preserve"> subunit</w:t>
      </w:r>
      <w:r w:rsidR="004851F9">
        <w:t xml:space="preserve"> </w:t>
      </w:r>
      <w:r w:rsidR="004851F9" w:rsidRPr="00274688">
        <w:rPr>
          <w:highlight w:val="yellow"/>
        </w:rPr>
        <w:t>(</w:t>
      </w:r>
      <w:proofErr w:type="spellStart"/>
      <w:r w:rsidR="004851F9" w:rsidRPr="00274688">
        <w:rPr>
          <w:highlight w:val="yellow"/>
        </w:rPr>
        <w:t>Heiderrich</w:t>
      </w:r>
      <w:proofErr w:type="spellEnd"/>
      <w:r w:rsidR="004851F9" w:rsidRPr="00274688">
        <w:rPr>
          <w:highlight w:val="yellow"/>
        </w:rPr>
        <w:t xml:space="preserve"> ref)</w:t>
      </w:r>
      <w:r>
        <w:t xml:space="preserve">. </w:t>
      </w:r>
      <w:proofErr w:type="spellStart"/>
      <w:r w:rsidR="000433A3">
        <w:t>HdrA</w:t>
      </w:r>
      <w:proofErr w:type="spellEnd"/>
      <w:r w:rsidR="000433A3">
        <w:t xml:space="preserve"> </w:t>
      </w:r>
      <w:r w:rsidR="00274688">
        <w:t>and</w:t>
      </w:r>
      <w:r w:rsidR="000433A3">
        <w:t xml:space="preserve"> other FAD</w:t>
      </w:r>
      <w:r w:rsidR="00C35E8D">
        <w:t>-</w:t>
      </w:r>
      <w:r w:rsidR="000433A3">
        <w:t xml:space="preserve">containing enzymes </w:t>
      </w:r>
      <w:r w:rsidR="00274688">
        <w:t>have</w:t>
      </w:r>
      <w:r w:rsidR="000433A3">
        <w:t xml:space="preserve"> been increasingly recognized as </w:t>
      </w:r>
      <w:del w:id="187" w:author="John Leigh" w:date="2016-01-26T14:36:00Z">
        <w:r w:rsidR="000433A3" w:rsidDel="0095782E">
          <w:delText>mediating</w:delText>
        </w:r>
        <w:r w:rsidR="00C35E8D" w:rsidDel="0095782E">
          <w:delText xml:space="preserve"> </w:delText>
        </w:r>
      </w:del>
      <w:r w:rsidR="00C35E8D">
        <w:t>sites for</w:t>
      </w:r>
      <w:r w:rsidR="000433A3">
        <w:t xml:space="preserve"> </w:t>
      </w:r>
      <w:ins w:id="188" w:author="John Leigh" w:date="2016-01-26T14:37:00Z">
        <w:r w:rsidR="0095782E">
          <w:t xml:space="preserve">electron bifurcation, </w:t>
        </w:r>
      </w:ins>
      <w:r w:rsidR="000433A3">
        <w:t xml:space="preserve">coupling an exergonic reaction with an endergonic </w:t>
      </w:r>
      <w:r w:rsidR="00274688">
        <w:t>reaction</w:t>
      </w:r>
      <w:r w:rsidR="000433A3">
        <w:t xml:space="preserve"> in </w:t>
      </w:r>
      <w:r w:rsidR="00DB6DBF">
        <w:t xml:space="preserve">a </w:t>
      </w:r>
      <w:commentRangeStart w:id="189"/>
      <w:r w:rsidR="000433A3">
        <w:t xml:space="preserve">two step one electron transfer </w:t>
      </w:r>
      <w:commentRangeEnd w:id="189"/>
      <w:r w:rsidR="0095782E">
        <w:rPr>
          <w:rStyle w:val="CommentReference"/>
          <w:rFonts w:ascii="Calibri" w:hAnsi="Calibri"/>
        </w:rPr>
        <w:commentReference w:id="189"/>
      </w:r>
      <w:r w:rsidR="000433A3">
        <w:fldChar w:fldCharType="begin"/>
      </w:r>
      <w:r w:rsidR="007C0A49">
        <w:instrText xml:space="preserve"> ADDIN ZOTERO_ITEM CSL_CITATION {"citationID":"22gbus05qu","properties":{"formattedCitation":"(56, 57)","plainCitation":"(56, 57)"},"citationItems":[{"id":828,"uris":["http://zotero.org/groups/450273/items/VPV9M3H3"],"uri":["http://zotero.org/groups/450273/items/VPV9M3H3"],"itemData":{"id":828,"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7C0A49" w:rsidRPr="007C0A49">
        <w:t>(56, 57)</w:t>
      </w:r>
      <w:r w:rsidR="000433A3">
        <w:fldChar w:fldCharType="end"/>
      </w:r>
      <w:r w:rsidR="005E7FDF">
        <w:t>.</w:t>
      </w:r>
      <w:r w:rsidR="007C0A49">
        <w:t xml:space="preserve"> </w:t>
      </w:r>
      <w:r w:rsidR="005E7FDF">
        <w:t xml:space="preserve"> Recently, </w:t>
      </w:r>
      <w:r w:rsidR="00126BCF">
        <w:t xml:space="preserve">it has been demonstrated </w:t>
      </w:r>
      <w:r w:rsidR="00126BCF">
        <w:fldChar w:fldCharType="begin"/>
      </w:r>
      <w:r w:rsidR="007C0A49">
        <w:instrText xml:space="preserve"> ADDIN ZOTERO_ITEM CSL_CITATION {"citationID":"1d59omksa9","properties":{"formattedCitation":"(12, 58)","plainCitation":"(12, 58)"},"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126BCF">
        <w:fldChar w:fldCharType="separate"/>
      </w:r>
      <w:r w:rsidR="007C0A49" w:rsidRPr="007C0A49">
        <w:t>(12, 58)</w:t>
      </w:r>
      <w:r w:rsidR="00126BCF">
        <w:fldChar w:fldCharType="end"/>
      </w:r>
      <w:r w:rsidR="00126BCF">
        <w:t xml:space="preserve"> </w:t>
      </w:r>
      <w:r w:rsidR="005A081E">
        <w:t>that this heterodisulfide reductase</w:t>
      </w:r>
      <w:r w:rsidR="00126BCF">
        <w:t xml:space="preserve"> mediate</w:t>
      </w:r>
      <w:r w:rsidR="00274688">
        <w:t>s</w:t>
      </w:r>
      <w:r w:rsidR="00126BCF">
        <w:t xml:space="preserve"> the coupling of exergonic </w:t>
      </w:r>
      <w:commentRangeStart w:id="190"/>
      <w:r w:rsidR="002D7B41">
        <w:t>heterodisulfide reduction with endergonic ferredoxin reduction.</w:t>
      </w:r>
      <w:r w:rsidR="007C0A49">
        <w:t xml:space="preserve"> </w:t>
      </w:r>
      <w:r w:rsidR="00274688">
        <w:t>T</w:t>
      </w:r>
      <w:r w:rsidR="002D7B41">
        <w:t>his ferredoxin is used for reduction of the CO</w:t>
      </w:r>
      <w:r w:rsidR="002D7B41" w:rsidRPr="006F5195">
        <w:rPr>
          <w:vertAlign w:val="subscript"/>
        </w:rPr>
        <w:t>2</w:t>
      </w:r>
      <w:r w:rsidR="002D7B41">
        <w:t xml:space="preserve"> via </w:t>
      </w:r>
      <w:proofErr w:type="spellStart"/>
      <w:r w:rsidR="002D7B41">
        <w:t>Fwd</w:t>
      </w:r>
      <w:proofErr w:type="spellEnd"/>
      <w:r w:rsidR="002D7B41">
        <w:t xml:space="preserve"> thereby linking the last step of methanogen</w:t>
      </w:r>
      <w:ins w:id="191" w:author="John Leigh" w:date="2016-01-26T14:37:00Z">
        <w:r w:rsidR="0095782E">
          <w:t>e</w:t>
        </w:r>
      </w:ins>
      <w:r w:rsidR="002D7B41">
        <w:t>sis with the first step in a cyclical fashion</w:t>
      </w:r>
      <w:r w:rsidR="005A081E">
        <w:t xml:space="preserve"> </w:t>
      </w:r>
      <w:commentRangeEnd w:id="190"/>
      <w:r w:rsidR="0095782E">
        <w:rPr>
          <w:rStyle w:val="CommentReference"/>
          <w:rFonts w:ascii="Calibri" w:hAnsi="Calibri"/>
        </w:rPr>
        <w:commentReference w:id="190"/>
      </w:r>
      <w:r w:rsidR="002D7B41">
        <w:fldChar w:fldCharType="begin"/>
      </w:r>
      <w:r w:rsidR="007C0A49">
        <w:instrText xml:space="preserve"> ADDIN ZOTERO_ITEM CSL_CITATION {"citationID":"1pv1urit86","properties":{"formattedCitation":"(59)","plainCitation":"(59)"},"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7C0A49" w:rsidRPr="007C0A49">
        <w:t>(59)</w:t>
      </w:r>
      <w:r w:rsidR="002D7B41">
        <w:fldChar w:fldCharType="end"/>
      </w:r>
    </w:p>
    <w:p w14:paraId="160C2006" w14:textId="6F35EE52" w:rsidR="00EF5BC0" w:rsidRDefault="00184019" w:rsidP="00EF5BC0">
      <w:pPr>
        <w:spacing w:line="480" w:lineRule="auto"/>
      </w:pPr>
      <w:r>
        <w:t>T</w:t>
      </w:r>
      <w:r w:rsidR="00EF5BC0">
        <w:t xml:space="preserve">he assumption of a linear pathway in </w:t>
      </w:r>
      <w:r w:rsidR="00EF5BC0">
        <w:rPr>
          <w:i/>
        </w:rPr>
        <w:t>M. maripaludis</w:t>
      </w:r>
      <w:r w:rsidR="00EF5BC0">
        <w:t xml:space="preserve"> without accounting for electron bifurcation can affect the downstream predictions in the metabolic </w:t>
      </w:r>
      <w:r w:rsidR="004C3845">
        <w:t>model</w:t>
      </w:r>
      <w:r w:rsidR="00EF5BC0">
        <w:t>.</w:t>
      </w:r>
      <w:r w:rsidR="002D7B41">
        <w:t xml:space="preserve"> </w:t>
      </w:r>
      <w:r>
        <w:t>T</w:t>
      </w:r>
      <w:r w:rsidR="00EF5BC0">
        <w:t xml:space="preserve">he default mechanism of energy conservation </w:t>
      </w:r>
      <w:r>
        <w:t>in our initial</w:t>
      </w:r>
      <w:ins w:id="192" w:author="John Leigh" w:date="2016-01-26T14:40:00Z">
        <w:r w:rsidR="0095782E">
          <w:t xml:space="preserve">, </w:t>
        </w:r>
        <w:proofErr w:type="spellStart"/>
        <w:r w:rsidR="0095782E">
          <w:t>uncurated</w:t>
        </w:r>
      </w:ins>
      <w:proofErr w:type="spellEnd"/>
      <w:r>
        <w:t xml:space="preserve"> model </w:t>
      </w:r>
      <w:r w:rsidR="00EF5BC0">
        <w:t xml:space="preserve">matched methylotrophic methanogens and utilized methanophenazine, an electron carrier known to be absent from </w:t>
      </w:r>
      <w:r w:rsidR="00EF5BC0">
        <w:rPr>
          <w:i/>
        </w:rPr>
        <w:t>M. maripaludis</w:t>
      </w:r>
      <w:r w:rsidR="00EF5BC0">
        <w:t xml:space="preserve"> and other hydrogenotrophic methanogens. We </w:t>
      </w:r>
      <w:ins w:id="193" w:author="John Leigh" w:date="2016-01-27T13:51:00Z">
        <w:r w:rsidR="00B156F4">
          <w:t xml:space="preserve">removed </w:t>
        </w:r>
        <w:proofErr w:type="spellStart"/>
        <w:r w:rsidR="00B156F4">
          <w:t>methanophenazine</w:t>
        </w:r>
        <w:proofErr w:type="spellEnd"/>
        <w:r w:rsidR="00B156F4">
          <w:t xml:space="preserve">-based electron flow and </w:t>
        </w:r>
      </w:ins>
      <w:r>
        <w:t>added</w:t>
      </w:r>
      <w:r w:rsidR="00EF5BC0">
        <w:t xml:space="preserve"> the correct electron bifurcation pathway, linking heterodisulfide reduction with electrons from H</w:t>
      </w:r>
      <w:r w:rsidR="00EF5BC0" w:rsidRPr="000F6195">
        <w:rPr>
          <w:vertAlign w:val="subscript"/>
        </w:rPr>
        <w:t>2</w:t>
      </w:r>
      <w:r w:rsidR="00EF5BC0">
        <w:t xml:space="preserve"> to carbon dioxide reduction via reduced ferredoxin</w:t>
      </w:r>
      <w:r>
        <w:t xml:space="preserve"> instead</w:t>
      </w:r>
      <w:r w:rsidR="00EF5BC0">
        <w:t xml:space="preserve">. This commonly-encountered reconstruction pitfall, in which information available in annotation databases does not sufficiently represent </w:t>
      </w:r>
      <w:r>
        <w:t>recently elucidated metabolic pathways</w:t>
      </w:r>
      <w:r w:rsidR="00274688">
        <w:t>,</w:t>
      </w:r>
      <w:r>
        <w:t xml:space="preserve"> emphasizes the need to </w:t>
      </w:r>
      <w:r w:rsidR="00274688">
        <w:t xml:space="preserve">keep </w:t>
      </w:r>
      <w:r>
        <w:t xml:space="preserve">abreast of updated academic </w:t>
      </w:r>
      <w:r w:rsidR="00EF5BC0">
        <w:t xml:space="preserve">literature </w:t>
      </w:r>
      <w:r>
        <w:t>in spite of the improvement of automatic reconstruction methods.</w:t>
      </w:r>
      <w:r w:rsidR="00EF5BC0">
        <w:t xml:space="preserve"> </w:t>
      </w:r>
    </w:p>
    <w:p w14:paraId="6A354185" w14:textId="308D7D94" w:rsidR="00713837" w:rsidRDefault="00EF5BC0" w:rsidP="00EF5BC0">
      <w:pPr>
        <w:spacing w:line="480" w:lineRule="auto"/>
      </w:pPr>
      <w:r>
        <w:t xml:space="preserve">To demonstrate </w:t>
      </w:r>
      <w:r w:rsidR="00184019">
        <w:t xml:space="preserve">that the linear pathway cannot support growth of </w:t>
      </w:r>
      <w:r w:rsidR="00184019" w:rsidRPr="00B156F4">
        <w:rPr>
          <w:i/>
          <w:rPrChange w:id="194" w:author="John Leigh" w:date="2016-01-27T13:53:00Z">
            <w:rPr/>
          </w:rPrChange>
        </w:rPr>
        <w:t>M. maripaludis</w:t>
      </w:r>
      <w:r w:rsidR="00184019">
        <w:t xml:space="preserve">, </w:t>
      </w:r>
      <w:r w:rsidR="007C259C">
        <w:t>we</w:t>
      </w:r>
      <w:r w:rsidR="00713837">
        <w:t xml:space="preserve"> altered the </w:t>
      </w:r>
      <w:r w:rsidR="008C0DD5">
        <w:t>native</w:t>
      </w:r>
      <w:r w:rsidR="00713837">
        <w:t xml:space="preserve"> bifurcating heterodisulfide reductase (</w:t>
      </w:r>
      <w:proofErr w:type="spellStart"/>
      <w:r w:rsidR="00713837">
        <w:t>Hdr</w:t>
      </w:r>
      <w:r w:rsidR="004C3845">
        <w:t>ABC</w:t>
      </w:r>
      <w:proofErr w:type="spellEnd"/>
      <w:r w:rsidR="00713837">
        <w:t>) reaction:</w:t>
      </w:r>
    </w:p>
    <w:p w14:paraId="181F8620" w14:textId="77777777" w:rsidR="00713837" w:rsidRPr="00A20F0F" w:rsidRDefault="00A20F0F" w:rsidP="00EF5BC0">
      <w:pPr>
        <w:spacing w:line="480" w:lineRule="auto"/>
      </w:pPr>
      <m:oMathPara>
        <m:oMath>
          <m:r>
            <w:rPr>
              <w:rFonts w:ascii="Cambria Math" w:hAnsi="Cambria Math"/>
            </w:rPr>
            <w:lastRenderedPageBreak/>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0C69484E" w14:textId="3C576238" w:rsidR="00EF5BC0" w:rsidRPr="00A20F0F" w:rsidRDefault="008C0DD5" w:rsidP="00EF5BC0">
      <w:pPr>
        <w:spacing w:line="480" w:lineRule="auto"/>
        <w:rPr>
          <w:rFonts w:eastAsia="MS Mincho"/>
        </w:rPr>
      </w:pPr>
      <w:proofErr w:type="gramStart"/>
      <w:r>
        <w:t>by</w:t>
      </w:r>
      <w:proofErr w:type="gramEnd"/>
      <w:r>
        <w:t xml:space="preserve"> removing ferredoxin, </w:t>
      </w:r>
      <w:r w:rsidR="00713837">
        <w:t>balancing mass and charge to yield:</w:t>
      </w:r>
      <w:r w:rsidR="00713837" w:rsidRPr="00FA2B14">
        <w:rPr>
          <w:rFonts w:ascii="Cambria Math" w:hAnsi="Cambria Math"/>
        </w:rPr>
        <w:br/>
      </w:r>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3E07812C" w14:textId="29047F16"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w:t>
      </w:r>
      <w:commentRangeStart w:id="195"/>
      <w:r w:rsidR="00105926">
        <w:t xml:space="preserve">energy </w:t>
      </w:r>
      <w:del w:id="196" w:author="John Leigh" w:date="2016-01-26T14:41:00Z">
        <w:r w:rsidR="00105926" w:rsidDel="0095782E">
          <w:delText xml:space="preserve">conservation </w:delText>
        </w:r>
      </w:del>
      <w:ins w:id="197" w:author="John Leigh" w:date="2016-01-26T14:41:00Z">
        <w:r w:rsidR="0095782E">
          <w:t xml:space="preserve">coupling </w:t>
        </w:r>
        <w:commentRangeEnd w:id="195"/>
        <w:r w:rsidR="0095782E">
          <w:rPr>
            <w:rStyle w:val="CommentReference"/>
            <w:rFonts w:ascii="Calibri" w:hAnsi="Calibri"/>
          </w:rPr>
          <w:commentReference w:id="195"/>
        </w:r>
      </w:ins>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ins w:id="199" w:author="John Leigh" w:date="2016-01-26T14:58:00Z">
        <w:r w:rsidR="00773758">
          <w:t xml:space="preserve">energy-converting </w:t>
        </w:r>
      </w:ins>
      <w:proofErr w:type="spellStart"/>
      <w:r w:rsidR="00105926">
        <w:t>Eha</w:t>
      </w:r>
      <w:proofErr w:type="spellEnd"/>
      <w:r w:rsidR="00105926">
        <w:t xml:space="preserve"> hydrogenase, which utilizes a sodium ion gradient to r</w:t>
      </w:r>
      <w:r w:rsidR="00853534">
        <w:t xml:space="preserve">educe ferredoxin on a 1:1 basis. </w:t>
      </w:r>
      <w:del w:id="200" w:author="John Leigh" w:date="2016-01-26T14:44:00Z">
        <w:r w:rsidR="00853534" w:rsidDel="0095782E">
          <w:delText>S</w:delText>
        </w:r>
        <w:r w:rsidR="00105926" w:rsidDel="0095782E">
          <w:delText xml:space="preserve">imilarly, </w:delText>
        </w:r>
      </w:del>
      <w:r w:rsidR="0080785B">
        <w:t>CO</w:t>
      </w:r>
      <w:r w:rsidR="0080785B" w:rsidRPr="00274688">
        <w:rPr>
          <w:vertAlign w:val="subscript"/>
        </w:rPr>
        <w:t>2</w:t>
      </w:r>
      <w:r w:rsidR="0080785B">
        <w:t xml:space="preserve"> reduction to methane requires reduced ferredoxin and pumps out sodium ions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216FD7A7" w:rsidR="00F877E6" w:rsidRPr="005C4FC4" w:rsidRDefault="00F877E6" w:rsidP="00EF5BC0">
      <w:pPr>
        <w:spacing w:line="480" w:lineRule="auto"/>
      </w:pPr>
      <w:r>
        <w:t xml:space="preserve">Taking this analysis one step further, we used our reconstruction to probe into acetate assimilation, </w:t>
      </w:r>
      <w:r w:rsidR="00276128">
        <w:t xml:space="preserve">a </w:t>
      </w:r>
      <w:del w:id="201" w:author="John Leigh" w:date="2016-01-26T14:51:00Z">
        <w:r w:rsidR="00276128" w:rsidDel="002659AE">
          <w:delText>supplemental</w:delText>
        </w:r>
        <w:r w:rsidDel="002659AE">
          <w:delText xml:space="preserve"> </w:delText>
        </w:r>
      </w:del>
      <w:r>
        <w:t xml:space="preserve">pathway in </w:t>
      </w:r>
      <w:r>
        <w:rPr>
          <w:i/>
        </w:rPr>
        <w:t xml:space="preserve">M. maripaludis </w:t>
      </w:r>
      <w:r>
        <w:t>t</w:t>
      </w:r>
      <w:r w:rsidR="00276128">
        <w:t xml:space="preserve">hat can enhance </w:t>
      </w:r>
      <w:del w:id="202" w:author="John Leigh" w:date="2016-01-26T14:51:00Z">
        <w:r w:rsidR="00276128" w:rsidDel="002659AE">
          <w:delText xml:space="preserve">but not fully support organism </w:delText>
        </w:r>
      </w:del>
      <w:r w:rsidR="00276128">
        <w:t>growth</w:t>
      </w:r>
      <w:ins w:id="203" w:author="John Leigh" w:date="2016-01-26T14:51:00Z">
        <w:r w:rsidR="002659AE">
          <w:t xml:space="preserve"> but cannot </w:t>
        </w:r>
      </w:ins>
      <w:ins w:id="204" w:author="John Leigh" w:date="2016-01-26T14:52:00Z">
        <w:r w:rsidR="002659AE">
          <w:t>replace H</w:t>
        </w:r>
        <w:r w:rsidR="002659AE" w:rsidRPr="002659AE">
          <w:rPr>
            <w:vertAlign w:val="subscript"/>
            <w:rPrChange w:id="205" w:author="John Leigh" w:date="2016-01-26T14:52:00Z">
              <w:rPr/>
            </w:rPrChange>
          </w:rPr>
          <w:t>2</w:t>
        </w:r>
        <w:r w:rsidR="002659AE">
          <w:t xml:space="preserve"> and CO</w:t>
        </w:r>
        <w:r w:rsidR="002659AE" w:rsidRPr="002659AE">
          <w:rPr>
            <w:vertAlign w:val="subscript"/>
            <w:rPrChange w:id="206" w:author="John Leigh" w:date="2016-01-26T14:52:00Z">
              <w:rPr/>
            </w:rPrChange>
          </w:rPr>
          <w:t>2</w:t>
        </w:r>
        <w:r w:rsidR="002659AE">
          <w:t xml:space="preserve"> as an energy source</w:t>
        </w:r>
      </w:ins>
      <w:r w:rsidR="00276128">
        <w:t xml:space="preserve"> </w:t>
      </w:r>
      <w:r w:rsidR="00276128">
        <w:fldChar w:fldCharType="begin"/>
      </w:r>
      <w:r w:rsidR="007C0A49">
        <w:instrText xml:space="preserve"> ADDIN ZOTERO_ITEM CSL_CITATION {"citationID":"mg5us3ref","properties":{"formattedCitation":"(60)","plainCitation":"(60)"},"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7C0A49" w:rsidRPr="007C0A49">
        <w:t>(60)</w:t>
      </w:r>
      <w:r w:rsidR="00276128">
        <w:fldChar w:fldCharType="end"/>
      </w:r>
      <w:r w:rsidR="00276128">
        <w:t xml:space="preserve">. This is in contrast to </w:t>
      </w:r>
      <w:r w:rsidR="008C0DD5">
        <w:t>multiple methylotrophic</w:t>
      </w:r>
      <w:r w:rsidR="00276128">
        <w:t xml:space="preserve"> methanogens such as </w:t>
      </w:r>
      <w:r w:rsidR="00276128">
        <w:rPr>
          <w:i/>
        </w:rPr>
        <w:t xml:space="preserve">Methanosarcina </w:t>
      </w:r>
      <w:proofErr w:type="spellStart"/>
      <w:r w:rsidR="00276128">
        <w:rPr>
          <w:i/>
        </w:rPr>
        <w:t>barkeri</w:t>
      </w:r>
      <w:proofErr w:type="spellEnd"/>
      <w:r w:rsidR="008C0DD5">
        <w:t xml:space="preserve"> that</w:t>
      </w:r>
      <w:r w:rsidR="00276128">
        <w:t xml:space="preserve"> can subsist using solely the aceticlastic pathway </w:t>
      </w:r>
      <w:r w:rsidR="00276128">
        <w:fldChar w:fldCharType="begin"/>
      </w:r>
      <w:r w:rsidR="007C0A49">
        <w:instrText xml:space="preserve"> ADDIN ZOTERO_ITEM CSL_CITATION {"citationID":"1bs1pkv7m0","properties":{"formattedCitation":"(61)","plainCitation":"(61)"},"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7C0A49" w:rsidRPr="007C0A49">
        <w:t>(61)</w:t>
      </w:r>
      <w:r w:rsidR="00276128">
        <w:fldChar w:fldCharType="end"/>
      </w:r>
      <w:r w:rsidR="00276128">
        <w:t xml:space="preserve">. </w:t>
      </w:r>
      <w:ins w:id="207" w:author="John Leigh" w:date="2016-01-26T15:01:00Z">
        <w:r w:rsidR="00773758">
          <w:t>I</w:t>
        </w:r>
      </w:ins>
      <w:del w:id="208" w:author="John Leigh" w:date="2016-01-26T15:00:00Z">
        <w:r w:rsidR="00276128" w:rsidDel="00773758">
          <w:delText>Though i</w:delText>
        </w:r>
      </w:del>
      <w:r w:rsidR="00276128">
        <w:t xml:space="preserve">t is unknown </w:t>
      </w:r>
      <w:del w:id="209" w:author="John Leigh" w:date="2016-01-26T15:01:00Z">
        <w:r w:rsidR="00276128" w:rsidDel="00773758">
          <w:delText xml:space="preserve">exactly </w:delText>
        </w:r>
      </w:del>
      <w:r w:rsidR="00276128">
        <w:t xml:space="preserve">why </w:t>
      </w:r>
      <w:r w:rsidR="00276128">
        <w:rPr>
          <w:i/>
        </w:rPr>
        <w:t xml:space="preserve">M. maripaludis </w:t>
      </w:r>
      <w:r w:rsidR="00276128">
        <w:t xml:space="preserve">cannot be grown on acetate alone, </w:t>
      </w:r>
      <w:ins w:id="210" w:author="John Leigh" w:date="2016-01-26T15:01:00Z">
        <w:r w:rsidR="00773758">
          <w:t xml:space="preserve">and </w:t>
        </w:r>
      </w:ins>
      <w:r w:rsidR="005C4FC4">
        <w:t xml:space="preserve">our reconstruction did not reveal any strictly stoichiometric obstacle to growth. However, much like the pathway in </w:t>
      </w:r>
      <w:r w:rsidR="005C4FC4">
        <w:rPr>
          <w:i/>
        </w:rPr>
        <w:t xml:space="preserve">M. </w:t>
      </w:r>
      <w:proofErr w:type="spellStart"/>
      <w:r w:rsidR="005C4FC4">
        <w:rPr>
          <w:i/>
        </w:rPr>
        <w:t>barkeri</w:t>
      </w:r>
      <w:proofErr w:type="spellEnd"/>
      <w:r w:rsidR="005C4FC4">
        <w:rPr>
          <w:i/>
        </w:rPr>
        <w:t xml:space="preserve">, </w:t>
      </w:r>
      <w:del w:id="211" w:author="John Leigh" w:date="2016-01-26T15:01:00Z">
        <w:r w:rsidR="005C4FC4" w:rsidDel="00773758">
          <w:delText xml:space="preserve">the </w:delText>
        </w:r>
      </w:del>
      <w:ins w:id="212" w:author="John Leigh" w:date="2016-01-26T15:01:00Z">
        <w:r w:rsidR="00773758">
          <w:t xml:space="preserve">an </w:t>
        </w:r>
      </w:ins>
      <w:commentRangeStart w:id="213"/>
      <w:del w:id="214" w:author="John Leigh" w:date="2016-01-26T15:01:00Z">
        <w:r w:rsidR="004525E8" w:rsidDel="00773758">
          <w:delText xml:space="preserve">acetate </w:delText>
        </w:r>
      </w:del>
      <w:ins w:id="215" w:author="John Leigh" w:date="2016-01-26T15:01:00Z">
        <w:r w:rsidR="00773758">
          <w:t xml:space="preserve">aceticlastic </w:t>
        </w:r>
      </w:ins>
      <w:r w:rsidR="005C4FC4">
        <w:t xml:space="preserve">pathway in </w:t>
      </w:r>
      <w:r w:rsidR="005C4FC4">
        <w:rPr>
          <w:i/>
        </w:rPr>
        <w:t xml:space="preserve">M. maripaludis </w:t>
      </w:r>
      <w:ins w:id="216" w:author="John Leigh" w:date="2016-01-26T15:01:00Z">
        <w:r w:rsidR="00773758">
          <w:t xml:space="preserve">would </w:t>
        </w:r>
      </w:ins>
      <w:r w:rsidR="005C4FC4">
        <w:t>require</w:t>
      </w:r>
      <w:del w:id="217" w:author="John Leigh" w:date="2016-01-26T15:01:00Z">
        <w:r w:rsidR="005C4FC4" w:rsidDel="00773758">
          <w:delText>s</w:delText>
        </w:r>
      </w:del>
      <w:ins w:id="218" w:author="John Leigh" w:date="2016-01-26T14:59:00Z">
        <w:r w:rsidR="00773758">
          <w:t xml:space="preserve"> energy-converting hydrogenases</w:t>
        </w:r>
      </w:ins>
      <w:r w:rsidR="005C4FC4">
        <w:t xml:space="preserve"> </w:t>
      </w:r>
      <w:ins w:id="219" w:author="John Leigh" w:date="2016-01-26T15:02:00Z">
        <w:r w:rsidR="00773758">
          <w:t>(</w:t>
        </w:r>
      </w:ins>
      <w:proofErr w:type="spellStart"/>
      <w:r w:rsidR="005C4FC4">
        <w:t>Eha</w:t>
      </w:r>
      <w:proofErr w:type="spellEnd"/>
      <w:ins w:id="220" w:author="John Leigh" w:date="2016-01-26T15:02:00Z">
        <w:r w:rsidR="00773758">
          <w:t xml:space="preserve"> and </w:t>
        </w:r>
      </w:ins>
      <w:del w:id="221" w:author="John Leigh" w:date="2016-01-26T15:02:00Z">
        <w:r w:rsidR="005C4FC4" w:rsidDel="00773758">
          <w:delText>/</w:delText>
        </w:r>
      </w:del>
      <w:proofErr w:type="spellStart"/>
      <w:r w:rsidR="005C4FC4">
        <w:t>Ehb</w:t>
      </w:r>
      <w:proofErr w:type="spellEnd"/>
      <w:ins w:id="222" w:author="John Leigh" w:date="2016-01-26T15:02:00Z">
        <w:r w:rsidR="00773758">
          <w:t>)</w:t>
        </w:r>
      </w:ins>
      <w:r w:rsidR="005C4FC4">
        <w:t xml:space="preserve"> </w:t>
      </w:r>
      <w:del w:id="223" w:author="John Leigh" w:date="2016-01-26T15:02:00Z">
        <w:r w:rsidR="005C4FC4" w:rsidDel="00773758">
          <w:delText>hydrogenase for</w:delText>
        </w:r>
      </w:del>
      <w:ins w:id="224" w:author="John Leigh" w:date="2016-01-26T15:02:00Z">
        <w:r w:rsidR="00773758">
          <w:t>to produce H</w:t>
        </w:r>
        <w:r w:rsidR="00773758" w:rsidRPr="00773758">
          <w:rPr>
            <w:vertAlign w:val="subscript"/>
            <w:rPrChange w:id="225" w:author="John Leigh" w:date="2016-01-26T15:03:00Z">
              <w:rPr/>
            </w:rPrChange>
          </w:rPr>
          <w:t>2</w:t>
        </w:r>
        <w:r w:rsidR="00773758">
          <w:t xml:space="preserve"> using</w:t>
        </w:r>
      </w:ins>
      <w:r w:rsidR="005C4FC4">
        <w:t xml:space="preserve"> reduced ferredoxin,</w:t>
      </w:r>
      <w:ins w:id="226" w:author="John Leigh" w:date="2016-01-26T15:03:00Z">
        <w:r w:rsidR="00773758">
          <w:t xml:space="preserve"> pumping out sodium ions</w:t>
        </w:r>
      </w:ins>
      <w:commentRangeEnd w:id="213"/>
      <w:ins w:id="227" w:author="John Leigh" w:date="2016-01-27T13:54:00Z">
        <w:r w:rsidR="00B156F4">
          <w:rPr>
            <w:rStyle w:val="CommentReference"/>
            <w:rFonts w:ascii="Calibri" w:hAnsi="Calibri"/>
          </w:rPr>
          <w:commentReference w:id="213"/>
        </w:r>
      </w:ins>
      <w:ins w:id="229" w:author="John Leigh" w:date="2016-01-26T15:03:00Z">
        <w:r w:rsidR="00773758">
          <w:t>, and</w:t>
        </w:r>
      </w:ins>
      <w:r w:rsidR="005C4FC4">
        <w:t xml:space="preserve"> </w:t>
      </w:r>
      <w:del w:id="230" w:author="John Leigh" w:date="2016-01-26T15:04:00Z">
        <w:r w:rsidR="005C4FC4" w:rsidDel="00773758">
          <w:delText xml:space="preserve">thus </w:delText>
        </w:r>
      </w:del>
      <w:r w:rsidR="005C4FC4">
        <w:t xml:space="preserve">thrusting this reaction into a central </w:t>
      </w:r>
      <w:ins w:id="231" w:author="John Leigh" w:date="2016-01-26T15:05:00Z">
        <w:r w:rsidR="00773758">
          <w:t>stoichiometric</w:t>
        </w:r>
      </w:ins>
      <w:ins w:id="232" w:author="John Leigh" w:date="2016-01-26T15:04:00Z">
        <w:r w:rsidR="00773758">
          <w:t xml:space="preserve"> </w:t>
        </w:r>
      </w:ins>
      <w:r w:rsidR="005C4FC4">
        <w:t xml:space="preserve">role rather than an anaplerotic one. </w:t>
      </w:r>
      <w:r w:rsidR="004525E8">
        <w:t>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aceticlastic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w:t>
      </w:r>
      <w:del w:id="233" w:author="John Leigh" w:date="2016-01-26T15:07:00Z">
        <w:r w:rsidR="005C4FC4" w:rsidDel="00B75001">
          <w:delText>the central energy-conserving</w:delText>
        </w:r>
      </w:del>
      <w:ins w:id="234" w:author="John Leigh" w:date="2016-01-26T15:07:00Z">
        <w:r w:rsidR="00B75001">
          <w:t xml:space="preserve">a solely </w:t>
        </w:r>
        <w:proofErr w:type="spellStart"/>
        <w:r w:rsidR="00B75001">
          <w:t>anaplerotic</w:t>
        </w:r>
      </w:ins>
      <w:proofErr w:type="spellEnd"/>
      <w:r w:rsidR="005C4FC4">
        <w:t xml:space="preserve"> </w:t>
      </w:r>
      <w:ins w:id="235" w:author="John Leigh" w:date="2016-01-26T15:08:00Z">
        <w:r w:rsidR="00B75001">
          <w:t xml:space="preserve">or biosynthetic </w:t>
        </w:r>
      </w:ins>
      <w:r w:rsidR="005C4FC4">
        <w:t>role</w:t>
      </w:r>
      <w:r w:rsidR="008C0DD5">
        <w:t xml:space="preserve"> of </w:t>
      </w:r>
      <w:del w:id="236" w:author="John Leigh" w:date="2016-01-26T15:07:00Z">
        <w:r w:rsidR="008C0DD5" w:rsidDel="00B75001">
          <w:delText xml:space="preserve">bifurcation </w:delText>
        </w:r>
      </w:del>
      <w:ins w:id="237" w:author="John Leigh" w:date="2016-01-26T15:07:00Z">
        <w:r w:rsidR="00B75001">
          <w:t xml:space="preserve">energy-converting hydrogenase </w:t>
        </w:r>
      </w:ins>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aceticlastic growth </w:t>
      </w:r>
      <w:r w:rsidR="0090081E">
        <w:t xml:space="preserve">because </w:t>
      </w:r>
      <w:proofErr w:type="spellStart"/>
      <w:r w:rsidR="0090081E">
        <w:t>Eha</w:t>
      </w:r>
      <w:proofErr w:type="spellEnd"/>
      <w:ins w:id="238" w:author="John Leigh" w:date="2016-01-26T15:08:00Z">
        <w:r w:rsidR="00B75001">
          <w:t xml:space="preserve"> or </w:t>
        </w:r>
      </w:ins>
      <w:del w:id="239" w:author="John Leigh" w:date="2016-01-26T15:08:00Z">
        <w:r w:rsidR="0090081E" w:rsidDel="00B75001">
          <w:delText>/</w:delText>
        </w:r>
      </w:del>
      <w:proofErr w:type="spellStart"/>
      <w:r w:rsidR="0090081E">
        <w:t>Ehb</w:t>
      </w:r>
      <w:proofErr w:type="spellEnd"/>
      <w:r w:rsidR="0090081E">
        <w:t xml:space="preserve"> cannot assume a central role in methanogenesis. </w:t>
      </w:r>
      <w:r w:rsidR="007232F3">
        <w:t xml:space="preserve">In keeping with this hypothesis,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511B26B6" w14:textId="556DEAEF" w:rsidR="00EF5BC0" w:rsidRPr="00EF5BC0" w:rsidRDefault="00EF5BC0" w:rsidP="00E420E6">
      <w:pPr>
        <w:spacing w:line="480" w:lineRule="auto"/>
      </w:pPr>
      <w:r>
        <w:lastRenderedPageBreak/>
        <w:t xml:space="preserve">Interestingly, there is evidence that </w:t>
      </w:r>
      <w:r>
        <w:rPr>
          <w:i/>
        </w:rPr>
        <w:t xml:space="preserve">M. maripaludis </w:t>
      </w:r>
      <w:r>
        <w:t xml:space="preserve">uses multiple forms of ferredoxin as electron carriers and may link </w:t>
      </w:r>
      <w:del w:id="240" w:author="John Leigh" w:date="2016-01-26T15:20:00Z">
        <w:r w:rsidDel="005D32BC">
          <w:delText xml:space="preserve">multiple </w:delText>
        </w:r>
      </w:del>
      <w:ins w:id="241" w:author="John Leigh" w:date="2016-01-26T15:20:00Z">
        <w:r w:rsidR="005D32BC">
          <w:t xml:space="preserve">certain </w:t>
        </w:r>
      </w:ins>
      <w:r>
        <w:t xml:space="preserve">steps, </w:t>
      </w:r>
      <w:r w:rsidR="00853534">
        <w:t>particularly those involved in</w:t>
      </w:r>
      <w:r>
        <w:t xml:space="preserve"> electron bifurcation</w:t>
      </w:r>
      <w:ins w:id="242" w:author="John Leigh" w:date="2016-01-26T15:19:00Z">
        <w:r w:rsidR="005D32BC">
          <w:t>,</w:t>
        </w:r>
      </w:ins>
      <w:ins w:id="243" w:author="John Leigh" w:date="2016-01-26T15:15:00Z">
        <w:r w:rsidR="000B7D99">
          <w:t xml:space="preserve"> reduction of CO</w:t>
        </w:r>
        <w:r w:rsidR="000B7D99" w:rsidRPr="000B7D99">
          <w:rPr>
            <w:vertAlign w:val="subscript"/>
            <w:rPrChange w:id="244" w:author="John Leigh" w:date="2016-01-26T15:16:00Z">
              <w:rPr/>
            </w:rPrChange>
          </w:rPr>
          <w:t>2</w:t>
        </w:r>
        <w:r w:rsidR="000B7D99">
          <w:t xml:space="preserve"> to </w:t>
        </w:r>
        <w:proofErr w:type="spellStart"/>
        <w:r w:rsidR="000B7D99">
          <w:t>formylmethanofuran</w:t>
        </w:r>
      </w:ins>
      <w:proofErr w:type="spellEnd"/>
      <w:r>
        <w:t xml:space="preserve">, </w:t>
      </w:r>
      <w:ins w:id="245" w:author="John Leigh" w:date="2016-01-26T15:19:00Z">
        <w:r w:rsidR="005D32BC">
          <w:t xml:space="preserve">and certain biosynthetic reactions, </w:t>
        </w:r>
      </w:ins>
      <w:r>
        <w:t xml:space="preserve">using specific ferredoxins </w:t>
      </w:r>
      <w:r>
        <w:fldChar w:fldCharType="begin"/>
      </w:r>
      <w:r w:rsidR="007C0A49">
        <w:instrText xml:space="preserve"> ADDIN ZOTERO_ITEM CSL_CITATION {"citationID":"2g2qvo6ckt","properties":{"formattedCitation":"(62)","plainCitation":"(62)"},"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7C0A49" w:rsidRPr="007C0A49">
        <w:t>(62)</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 xml:space="preserve">replaces promiscuous ferredoxins with </w:t>
      </w:r>
      <w:r w:rsidR="007232F3">
        <w:t xml:space="preserve">two </w:t>
      </w:r>
      <w:r w:rsidR="00CF5D54">
        <w:t>type</w:t>
      </w:r>
      <w:r w:rsidR="007232F3">
        <w:t>s</w:t>
      </w:r>
      <w:r w:rsidR="00CF5D54">
        <w:t xml:space="preserve"> of</w:t>
      </w:r>
      <w:r>
        <w:t xml:space="preserve"> </w:t>
      </w:r>
      <w:r w:rsidR="00CF5D54">
        <w:t>specific ferredoxin</w:t>
      </w:r>
      <w:r w:rsidR="007232F3">
        <w:t>s. One type is used</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w:t>
      </w:r>
      <w:r w:rsidR="007232F3">
        <w:t>the</w:t>
      </w:r>
      <w:r w:rsidR="00F960CA">
        <w:t xml:space="preserve"> other</w:t>
      </w:r>
      <w:r w:rsidR="007232F3">
        <w:t xml:space="preserve"> </w:t>
      </w:r>
      <w:r w:rsidR="00CF5D54">
        <w:t xml:space="preserve">type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r w:rsidR="00CF5D54" w:rsidRPr="00274688">
        <w:rPr>
          <w:highlight w:val="yellow"/>
        </w:rPr>
        <w:t>{</w:t>
      </w:r>
      <w:r w:rsidR="00DB6DBF">
        <w:rPr>
          <w:highlight w:val="yellow"/>
        </w:rPr>
        <w:t xml:space="preserve">Whitman </w:t>
      </w:r>
      <w:r w:rsidR="00CF5D54" w:rsidRPr="00274688">
        <w:rPr>
          <w:highlight w:val="yellow"/>
        </w:rPr>
        <w:t>ref}</w:t>
      </w:r>
      <w:r w:rsidR="00853534" w:rsidRPr="00274688">
        <w:rPr>
          <w:highlight w:val="yellow"/>
        </w:rPr>
        <w:t>.</w:t>
      </w:r>
      <w:r w:rsidR="00853534">
        <w:t xml:space="preserve"> Using this function</w:t>
      </w:r>
      <w:r>
        <w:t xml:space="preserve"> tightens the coupling between the aforementioned reactions by restricting </w:t>
      </w:r>
      <w:del w:id="246" w:author="John Leigh" w:date="2016-01-26T15:21:00Z">
        <w:r w:rsidDel="005D32BC">
          <w:delText xml:space="preserve">them </w:delText>
        </w:r>
      </w:del>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gene knockout predictions, particularly those involving reactions that utilize ferredoxin. </w:t>
      </w:r>
      <w:r w:rsidR="00F960CA">
        <w:t xml:space="preserve">Moreover, electron movement through different ferredoxin species could have important implications for hypothesizing strain designs, thus including multiple ferredoxins could be vital for effective metabolic engineering. </w:t>
      </w:r>
    </w:p>
    <w:p w14:paraId="19A8F9DF" w14:textId="77777777" w:rsidR="001F7E98" w:rsidRDefault="00EF5BC0" w:rsidP="001F7E98">
      <w:pPr>
        <w:pStyle w:val="Heading2"/>
      </w:pPr>
      <w:r>
        <w:t xml:space="preserve">Other </w:t>
      </w:r>
      <w:r w:rsidR="000F6195">
        <w:t>Biochemistry</w:t>
      </w:r>
      <w:r w:rsidR="001F7E98">
        <w:t xml:space="preserve"> Improvements</w:t>
      </w:r>
    </w:p>
    <w:p w14:paraId="0286AD1E" w14:textId="1629DF92"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w:t>
      </w:r>
      <w:proofErr w:type="gramStart"/>
      <w:r>
        <w:rPr>
          <w:i/>
        </w:rPr>
        <w:t>maripaludis</w:t>
      </w:r>
      <w:proofErr w:type="gramEnd"/>
      <w:r>
        <w:rPr>
          <w:i/>
        </w:rPr>
        <w:t xml:space="preserve"> </w:t>
      </w:r>
      <w:r>
        <w:t xml:space="preserve">utilizes </w:t>
      </w:r>
      <w:r w:rsidR="008C0DD5">
        <w:t>a number of</w:t>
      </w:r>
      <w:r w:rsidR="00943D68">
        <w:t xml:space="preserve"> unusual</w:t>
      </w:r>
      <w:r>
        <w:t xml:space="preserve"> coenzymes</w:t>
      </w:r>
      <w:ins w:id="247" w:author="John Leigh" w:date="2016-01-26T15:26:00Z">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w:t>
        </w:r>
      </w:ins>
      <w:ins w:id="248" w:author="John Leigh" w:date="2016-01-26T15:27:00Z">
        <w:r w:rsidR="003D5830">
          <w:t>, coenzyme F</w:t>
        </w:r>
        <w:r w:rsidR="003D5830" w:rsidRPr="00B543C6">
          <w:rPr>
            <w:vertAlign w:val="subscript"/>
          </w:rPr>
          <w:t>430</w:t>
        </w:r>
        <w:r w:rsidR="003D5830">
          <w:t>)</w:t>
        </w:r>
      </w:ins>
      <w:ins w:id="249" w:author="John Leigh" w:date="2016-01-26T15:26:00Z">
        <w:r w:rsidR="003D5830">
          <w:t xml:space="preserve"> </w:t>
        </w:r>
      </w:ins>
      <w:r>
        <w:t xml:space="preserve"> </w:t>
      </w:r>
      <w:del w:id="250" w:author="John Leigh" w:date="2016-01-26T15:25:00Z">
        <w:r w:rsidDel="00C73E42">
          <w:delText>directly as electron carriers (</w:delText>
        </w:r>
      </w:del>
      <w:ins w:id="251" w:author="John Leigh" w:date="2016-01-26T15:25:00Z">
        <w:r w:rsidR="00C73E42">
          <w:t>as carbon and electron carriers</w:t>
        </w:r>
      </w:ins>
      <w:del w:id="252" w:author="John Leigh" w:date="2016-01-26T15:26:00Z">
        <w:r w:rsidDel="003D5830">
          <w:delText xml:space="preserve">methanofuran, </w:delText>
        </w:r>
        <w:r w:rsidR="00B543C6" w:rsidDel="003D5830">
          <w:delText>H</w:delText>
        </w:r>
        <w:r w:rsidR="00B543C6" w:rsidRPr="00B543C6" w:rsidDel="003D5830">
          <w:rPr>
            <w:vertAlign w:val="subscript"/>
          </w:rPr>
          <w:delText>4</w:delText>
        </w:r>
        <w:r w:rsidR="00B543C6" w:rsidDel="003D5830">
          <w:delText>MPT</w:delText>
        </w:r>
        <w:r w:rsidDel="003D5830">
          <w:delText>, coenzyme F</w:delText>
        </w:r>
        <w:r w:rsidRPr="00B543C6" w:rsidDel="003D5830">
          <w:rPr>
            <w:vertAlign w:val="subscript"/>
          </w:rPr>
          <w:delText>420</w:delText>
        </w:r>
        <w:r w:rsidDel="003D5830">
          <w:delText>, coenzyme B, coenzyme M</w:delText>
        </w:r>
      </w:del>
      <w:ins w:id="253" w:author="John Leigh" w:date="2016-01-26T15:27:00Z">
        <w:r w:rsidR="003D5830">
          <w:t xml:space="preserve"> </w:t>
        </w:r>
      </w:ins>
      <w:del w:id="254" w:author="John Leigh" w:date="2016-01-26T15:27:00Z">
        <w:r w:rsidDel="003D5830">
          <w:delText>) and vital pieces of catabolic enzymes (</w:delText>
        </w:r>
      </w:del>
      <w:del w:id="255" w:author="John Leigh" w:date="2016-01-26T15:26:00Z">
        <w:r w:rsidDel="003D5830">
          <w:delText>coenzyme F</w:delText>
        </w:r>
        <w:r w:rsidRPr="00B543C6" w:rsidDel="003D5830">
          <w:rPr>
            <w:vertAlign w:val="subscript"/>
          </w:rPr>
          <w:delText>430</w:delText>
        </w:r>
      </w:del>
      <w:del w:id="256" w:author="John Leigh" w:date="2016-01-26T15:27:00Z">
        <w:r w:rsidDel="003D5830">
          <w:delText xml:space="preserve">) </w:delText>
        </w:r>
      </w:del>
      <w:r>
        <w:t xml:space="preserve">during methanogenesis </w:t>
      </w:r>
      <w:r w:rsidR="00943D68">
        <w:fldChar w:fldCharType="begin"/>
      </w:r>
      <w:r w:rsidR="007C0A49">
        <w:instrText xml:space="preserve"> ADDIN ZOTERO_ITEM CSL_CITATION {"citationID":"kesh5maA","properties":{"formattedCitation":"(63)","plainCitation":"(63)"},"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7C0A49" w:rsidRPr="007C0A49">
        <w:t>(63)</w:t>
      </w:r>
      <w:r w:rsidR="00943D68">
        <w:fldChar w:fldCharType="end"/>
      </w:r>
      <w:r>
        <w:t xml:space="preserve">. </w:t>
      </w:r>
      <w:r w:rsidR="00F45312">
        <w:t xml:space="preserve">It also </w:t>
      </w:r>
      <w:r w:rsidR="00BF0803">
        <w:t>contains recently characterized pathways for synthesizing</w:t>
      </w:r>
      <w:r w:rsidR="00F45312">
        <w:t xml:space="preserve"> a</w:t>
      </w:r>
      <w:del w:id="257" w:author="John Leigh" w:date="2016-01-26T15:31:00Z">
        <w:r w:rsidR="00F45312" w:rsidDel="003D5830">
          <w:delText>n</w:delText>
        </w:r>
      </w:del>
      <w:r w:rsidR="00F45312">
        <w:t xml:space="preserve"> </w:t>
      </w:r>
      <w:del w:id="258" w:author="John Leigh" w:date="2016-01-26T15:31:00Z">
        <w:r w:rsidR="00F45312" w:rsidDel="003D5830">
          <w:delText xml:space="preserve">archaellin </w:delText>
        </w:r>
      </w:del>
      <w:proofErr w:type="spellStart"/>
      <w:r w:rsidR="00F45312">
        <w:t>tetrasaccharide</w:t>
      </w:r>
      <w:proofErr w:type="spellEnd"/>
      <w:r w:rsidR="00F45312">
        <w:t xml:space="preserve"> </w:t>
      </w:r>
      <w:del w:id="259" w:author="John Leigh" w:date="2016-01-26T15:31:00Z">
        <w:r w:rsidR="00F45312" w:rsidDel="003D5830">
          <w:delText>as part of</w:delText>
        </w:r>
      </w:del>
      <w:ins w:id="260" w:author="John Leigh" w:date="2016-01-26T15:31:00Z">
        <w:r w:rsidR="003D5830">
          <w:t>for</w:t>
        </w:r>
      </w:ins>
      <w:r w:rsidR="00F45312">
        <w:t xml:space="preserve"> N-linked glycosylation</w:t>
      </w:r>
      <w:ins w:id="261" w:author="John Leigh" w:date="2016-01-26T15:31:00Z">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ins>
      <w:r w:rsidR="00F45312">
        <w:t xml:space="preserve"> </w:t>
      </w:r>
      <w:r w:rsidR="00F45312">
        <w:fldChar w:fldCharType="begin"/>
      </w:r>
      <w:r w:rsidR="007C0A49">
        <w:instrText xml:space="preserve"> ADDIN ZOTERO_ITEM CSL_CITATION {"citationID":"2i84i863d3","properties":{"formattedCitation":"(64)","plainCitation":"(64)"},"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7C0A49" w:rsidRPr="007C0A49">
        <w:t>(64)</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7C0A49">
        <w:instrText xml:space="preserve"> ADDIN ZOTERO_ITEM CSL_CITATION {"citationID":"1v1bfrvejb","properties":{"formattedCitation":"(65)","plainCitation":"(65)"},"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7C0A49" w:rsidRPr="007C0A49">
        <w:t>(65)</w:t>
      </w:r>
      <w:r w:rsidR="00F45312">
        <w:fldChar w:fldCharType="end"/>
      </w:r>
      <w:r w:rsidR="00F45312">
        <w:t xml:space="preserve">. </w:t>
      </w:r>
      <w:r w:rsidR="00BF0803">
        <w:t xml:space="preserve">None of these pathways were included in our draft reconstruction and few were completely present in 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03AC07DB" w14:textId="5D5957E3"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BF0803">
        <w:t xml:space="preserve"> produces sulfite, a </w:t>
      </w:r>
      <w:r w:rsidR="006B0C00">
        <w:t>methanogenesis</w:t>
      </w:r>
      <w:r w:rsidR="00BF0803">
        <w:t xml:space="preserve"> inhibitor</w:t>
      </w:r>
      <w:r w:rsidR="006B0C00">
        <w:t xml:space="preserve"> </w:t>
      </w:r>
      <w:r w:rsidR="000B4992">
        <w:fldChar w:fldCharType="begin"/>
      </w:r>
      <w:r w:rsidR="007C0A49">
        <w:instrText xml:space="preserve"> ADDIN ZOTERO_ITEM CSL_CITATION {"citationID":"1pmtfiqdui","properties":{"formattedCitation":"(66)","plainCitation":"(66)"},"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7C0A49" w:rsidRPr="007C0A49">
        <w:t>(66)</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w:t>
      </w:r>
      <w:r w:rsidR="008E0E07">
        <w:lastRenderedPageBreak/>
        <w:t xml:space="preserve">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79B619A0" w14:textId="478D7628" w:rsidR="00B36C33" w:rsidRDefault="00F960CA" w:rsidP="00B36C33">
      <w:pPr>
        <w:pStyle w:val="Heading2"/>
      </w:pPr>
      <w:r>
        <w:t xml:space="preserve">Growth Yield </w:t>
      </w:r>
      <w:r w:rsidR="00B36C33">
        <w:t>Validation</w:t>
      </w:r>
      <w:r>
        <w:t xml:space="preserve"> and ATP Maintenance</w:t>
      </w:r>
    </w:p>
    <w:p w14:paraId="5A020161" w14:textId="2FAF79FF"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W</w:t>
      </w:r>
      <w:r w:rsidR="00D56916">
        <w:t>e</w:t>
      </w:r>
      <w:r w:rsidR="00966C6C">
        <w:t xml:space="preserve"> were unsure of the efficacy of this value, </w:t>
      </w:r>
      <w:r w:rsidR="00F960CA">
        <w:t xml:space="preserve">in part </w:t>
      </w:r>
      <w:r w:rsidR="00492B43">
        <w:t xml:space="preserve">because we measured at 660 nm rather than 600 nm. </w:t>
      </w:r>
      <w:r w:rsidR="00FF158A">
        <w:t>W</w:t>
      </w:r>
      <w:r w:rsidR="00966C6C">
        <w:t xml:space="preserve">e re-measured </w:t>
      </w:r>
      <w:r w:rsidR="00F960CA">
        <w:t xml:space="preserve">this conversion factor </w:t>
      </w:r>
      <w:r w:rsidR="00D56916">
        <w:t>using a combination of centrifugation and</w:t>
      </w:r>
      <w:r w:rsidR="00FF158A">
        <w:t xml:space="preserve"> vacuum filtering (</w:t>
      </w:r>
      <w:r w:rsidR="00D52762">
        <w:t>Methods</w:t>
      </w:r>
      <w:r w:rsidR="00FF158A">
        <w:t xml:space="preserve">) and plotted a new </w:t>
      </w:r>
      <w:r w:rsidR="00D52762">
        <w:t>calibration curve (</w:t>
      </w:r>
      <w:r w:rsidR="00966C6C">
        <w:t>Supplementary</w:t>
      </w:r>
      <w:r w:rsidR="00A24A0D">
        <w:t xml:space="preserve"> </w:t>
      </w:r>
      <w:r w:rsidR="00D52762">
        <w:t>Materials</w:t>
      </w:r>
      <w:r w:rsidR="00966C6C">
        <w:t>)</w:t>
      </w:r>
      <w:r w:rsidR="00FF158A">
        <w:t>, determining</w:t>
      </w:r>
      <w:r w:rsidR="00966C6C">
        <w:t xml:space="preserve"> that OD</w:t>
      </w:r>
      <w:r w:rsidR="00966C6C" w:rsidRPr="00966C6C">
        <w:rPr>
          <w:vertAlign w:val="subscript"/>
        </w:rPr>
        <w:t>660</w:t>
      </w:r>
      <w:r w:rsidR="00966C6C">
        <w:t>=1 corresponded to 0.4</w:t>
      </w:r>
      <w:r w:rsidR="00F960CA">
        <w:t>62 ± 0.015</w:t>
      </w:r>
      <w:r w:rsidR="00966C6C">
        <w:t xml:space="preserve"> </w:t>
      </w:r>
      <w:proofErr w:type="gramStart"/>
      <w:r w:rsidR="00966C6C">
        <w:t>mg(</w:t>
      </w:r>
      <w:proofErr w:type="gramEnd"/>
      <w:r w:rsidR="00966C6C">
        <w:t>dry weight)∙ml</w:t>
      </w:r>
      <w:r w:rsidR="00966C6C" w:rsidRPr="006A723F">
        <w:rPr>
          <w:vertAlign w:val="superscript"/>
        </w:rPr>
        <w:t>-1</w:t>
      </w:r>
      <w:r w:rsidR="00966C6C">
        <w:t xml:space="preserve">. </w:t>
      </w:r>
      <w:ins w:id="262" w:author="John Leigh" w:date="2016-01-26T19:47:00Z">
        <w:r w:rsidR="00D52089">
          <w:t xml:space="preserve"> </w:t>
        </w:r>
      </w:ins>
      <w:ins w:id="263" w:author="John Leigh" w:date="2016-01-26T19:51:00Z">
        <w:r w:rsidR="00D52089">
          <w:t>Using this value, we calculated</w:t>
        </w:r>
      </w:ins>
      <w:ins w:id="264" w:author="John Leigh" w:date="2016-01-26T19:48:00Z">
        <w:r w:rsidR="00D52089">
          <w:t xml:space="preserve"> measured growth yields based </w:t>
        </w:r>
      </w:ins>
      <w:ins w:id="265" w:author="John Leigh" w:date="2016-01-26T19:57:00Z">
        <w:r w:rsidR="006B7DE9">
          <w:t xml:space="preserve">on </w:t>
        </w:r>
      </w:ins>
      <w:ins w:id="266" w:author="John Leigh" w:date="2016-01-26T19:52:00Z">
        <w:r w:rsidR="00D52089">
          <w:t xml:space="preserve">growth rates (equal to dilution rates) </w:t>
        </w:r>
      </w:ins>
      <w:ins w:id="267" w:author="John Leigh" w:date="2016-01-26T19:48:00Z">
        <w:r w:rsidR="00D52089">
          <w:t>and measured methane evolution rates</w:t>
        </w:r>
      </w:ins>
      <w:ins w:id="268" w:author="John Leigh" w:date="2016-01-27T13:57:00Z">
        <w:r w:rsidR="00B156F4">
          <w:t xml:space="preserve"> (Methods)</w:t>
        </w:r>
      </w:ins>
      <w:bookmarkStart w:id="269" w:name="_GoBack"/>
      <w:bookmarkEnd w:id="269"/>
      <w:ins w:id="270" w:author="John Leigh" w:date="2016-01-26T19:52:00Z">
        <w:r w:rsidR="00D52089">
          <w:t>.  Measured growth yields are plotted in Figure 2</w:t>
        </w:r>
      </w:ins>
      <w:ins w:id="271" w:author="John Leigh" w:date="2016-01-26T20:16:00Z">
        <w:r w:rsidR="007E3BB7">
          <w:t xml:space="preserve"> for 9 independent steady state time points</w:t>
        </w:r>
      </w:ins>
      <w:ins w:id="272" w:author="John Leigh" w:date="2016-01-26T19:52:00Z">
        <w:r w:rsidR="00D52089">
          <w:t>.</w:t>
        </w:r>
      </w:ins>
    </w:p>
    <w:p w14:paraId="19FBD74F" w14:textId="57B77FB2" w:rsidR="00C82E52" w:rsidRDefault="00083FBB" w:rsidP="007A2129">
      <w:pPr>
        <w:spacing w:line="480" w:lineRule="auto"/>
      </w:pPr>
      <w:ins w:id="273" w:author="John Leigh" w:date="2016-01-26T20:17:00Z">
        <w:r>
          <w:t>We then tested our model by generating growth yield predictions and comparing them to measured growth yields.</w:t>
        </w:r>
      </w:ins>
      <w:del w:id="274" w:author="John Leigh" w:date="2016-01-26T20:17:00Z">
        <w:r w:rsidR="00966C6C" w:rsidDel="00083FBB">
          <w:delText xml:space="preserve">Using </w:delText>
        </w:r>
        <w:r w:rsidR="00FF158A" w:rsidDel="00083FBB">
          <w:delText>this</w:delText>
        </w:r>
        <w:r w:rsidR="00966C6C" w:rsidDel="00083FBB">
          <w:delText xml:space="preserve"> calibrated cell density value</w:delText>
        </w:r>
        <w:r w:rsidR="00FF158A" w:rsidDel="00083FBB">
          <w:delText xml:space="preserve"> with growth data from the chemostat experiments</w:delText>
        </w:r>
        <w:r w:rsidR="00966C6C" w:rsidDel="00083FBB">
          <w:delText>, we calculated me</w:delText>
        </w:r>
        <w:r w:rsidR="00FF158A" w:rsidDel="00083FBB">
          <w:delText>thane evolution and growth rate</w:delText>
        </w:r>
        <w:r w:rsidR="00966C6C" w:rsidDel="00083FBB">
          <w:delText xml:space="preserve"> during H</w:delText>
        </w:r>
        <w:r w:rsidR="00966C6C" w:rsidRPr="00966C6C" w:rsidDel="00083FBB">
          <w:rPr>
            <w:vertAlign w:val="subscript"/>
          </w:rPr>
          <w:delText>2</w:delText>
        </w:r>
        <w:r w:rsidR="00966C6C" w:rsidDel="00083FBB">
          <w:delText>-limited growth</w:delText>
        </w:r>
      </w:del>
      <w:del w:id="275" w:author="John Leigh" w:date="2016-01-26T20:15:00Z">
        <w:r w:rsidR="00FF158A" w:rsidDel="007E3BB7">
          <w:delText xml:space="preserve"> for </w:delText>
        </w:r>
        <w:r w:rsidR="00F960CA" w:rsidDel="007E3BB7">
          <w:delText>9</w:delText>
        </w:r>
        <w:r w:rsidR="00FF158A" w:rsidDel="007E3BB7">
          <w:delText xml:space="preserve"> independent steady state time points</w:delText>
        </w:r>
      </w:del>
      <w:r w:rsidR="00966C6C">
        <w:t xml:space="preserve">. </w:t>
      </w:r>
      <w:del w:id="276" w:author="John Leigh" w:date="2016-01-26T20:19:00Z">
        <w:r w:rsidR="00966C6C" w:rsidDel="00083FBB">
          <w:delText>Prior to testing our model on this dataset, we also</w:delText>
        </w:r>
      </w:del>
      <w:ins w:id="277" w:author="John Leigh" w:date="2016-01-26T20:19:00Z">
        <w:r>
          <w:t>We</w:t>
        </w:r>
      </w:ins>
      <w:r w:rsidR="00966C6C">
        <w:t xml:space="preserve"> recognized that our model was essentially untrained in terms of </w:t>
      </w:r>
      <w:commentRangeStart w:id="278"/>
      <w:r w:rsidR="00966C6C">
        <w:t>ATP maintenance</w:t>
      </w:r>
      <w:r w:rsidR="00B65741">
        <w:t xml:space="preserve"> and contained automated values from our first draft reconstruction</w:t>
      </w:r>
      <w:commentRangeEnd w:id="278"/>
      <w:r w:rsidR="00B91F1A">
        <w:rPr>
          <w:rStyle w:val="CommentReference"/>
          <w:rFonts w:ascii="Calibri" w:hAnsi="Calibri"/>
        </w:rPr>
        <w:commentReference w:id="278"/>
      </w:r>
      <w:r w:rsidR="00966C6C">
        <w:t xml:space="preserve">. </w:t>
      </w:r>
      <w:r w:rsidR="00B65741">
        <w:t xml:space="preserve">Growth yield predictions can vary considerably in response to model ATP maintenance energies </w:t>
      </w:r>
      <w:r w:rsidR="00B65741">
        <w:fldChar w:fldCharType="begin"/>
      </w:r>
      <w:r w:rsidR="007C0A49">
        <w:instrText xml:space="preserve"> ADDIN ZOTERO_ITEM CSL_CITATION {"citationID":"uin4blve5","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fldChar w:fldCharType="separate"/>
      </w:r>
      <w:r w:rsidR="007C0A49" w:rsidRPr="007C0A49">
        <w:t>(67)</w:t>
      </w:r>
      <w:r w:rsidR="00B65741">
        <w:fldChar w:fldCharType="end"/>
      </w:r>
      <w:r w:rsidR="00B65741">
        <w:t xml:space="preserve">, thus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 (</w:t>
      </w:r>
      <w:r w:rsidR="00D52762">
        <w:t>Methods</w:t>
      </w:r>
      <w:r w:rsidR="00B65741">
        <w:t>). As shown by Figure 2, using this method allowed us to essentially test our model’s growth yield predictions on</w:t>
      </w:r>
      <w:r w:rsidR="00F960CA">
        <w:t xml:space="preserve"> each</w:t>
      </w:r>
      <w:r w:rsidR="00B65741">
        <w:t xml:space="preserve"> separate test points</w:t>
      </w:r>
      <w:r w:rsidR="00F960CA">
        <w:t xml:space="preserve"> while training on the remaining 8 measurements</w:t>
      </w:r>
      <w:r w:rsidR="00B65741">
        <w:t xml:space="preserve">. </w:t>
      </w:r>
      <w:r w:rsidR="00FF158A">
        <w:t xml:space="preserve">As illustrated by this plot, our model was able to consistently predict growth yield within the 95% confidence interval of a measured test sample after being trained on a separate dataset. </w:t>
      </w:r>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r w:rsidR="00F960CA">
        <w:t xml:space="preserve"> Moreover, the relative consistency between measured and predicted values indicated our model’s robustness for predicting growth yields across a range of different dilution and methane secretion rates. </w:t>
      </w:r>
    </w:p>
    <w:p w14:paraId="6D7FA8D8" w14:textId="196B354B" w:rsidR="00650EC2" w:rsidRDefault="00B65741" w:rsidP="007A2129">
      <w:pPr>
        <w:spacing w:line="480" w:lineRule="auto"/>
      </w:pPr>
      <w:r>
        <w:lastRenderedPageBreak/>
        <w:t xml:space="preserve">Following our LOOCV growth yield analysis, we used </w:t>
      </w:r>
      <w:r w:rsidR="00552A03">
        <w:t>the</w:t>
      </w:r>
      <w:r>
        <w:t xml:space="preserve"> full dataset to set</w:t>
      </w:r>
      <w:r w:rsidR="00CE717D">
        <w:t xml:space="preserve"> </w:t>
      </w:r>
      <w:r w:rsidR="008D38C6">
        <w:t>growth associated maintenance (GAM)</w:t>
      </w:r>
      <w:r>
        <w:t xml:space="preserve"> and non-growth associated maintenance (NGAM). </w:t>
      </w:r>
      <w:r w:rsidR="005B4979">
        <w:t xml:space="preserve">GAM was originally set </w:t>
      </w:r>
      <w:r w:rsidR="008D38C6">
        <w:t>as 40.11 (</w:t>
      </w:r>
      <w:proofErr w:type="spellStart"/>
      <w:r w:rsidR="008D38C6">
        <w:t>mmol</w:t>
      </w:r>
      <w:proofErr w:type="spellEnd"/>
      <w:r w:rsidR="008D38C6">
        <w:t xml:space="preserve">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7C0A49">
        <w:rPr>
          <w:i/>
        </w:rPr>
        <w:instrText xml:space="preserve"> ADDIN ZOTERO_ITEM CSL_CITATION {"citationID":"Bcn0Pkvz","properties":{"formattedCitation":"(68)","plainCitation":"(68)"},"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7C0A49" w:rsidRPr="007C0A49">
        <w:t>(68)</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w:t>
      </w:r>
      <w:commentRangeStart w:id="279"/>
      <w:r w:rsidR="00552A03">
        <w:t>GAM and NGAM values to</w:t>
      </w:r>
      <w:r w:rsidR="008D38C6">
        <w:t xml:space="preserve"> </w:t>
      </w:r>
      <w:r w:rsidR="006B3255">
        <w:t xml:space="preserve">169.9 </w:t>
      </w:r>
      <w:commentRangeEnd w:id="279"/>
      <w:r w:rsidR="008653F7">
        <w:rPr>
          <w:rStyle w:val="CommentReference"/>
          <w:rFonts w:ascii="Calibri" w:hAnsi="Calibri"/>
        </w:rPr>
        <w:commentReference w:id="279"/>
      </w:r>
      <w:r w:rsidR="006B3255">
        <w:t>and 5.0</w:t>
      </w:r>
      <w:r w:rsidR="005B4979">
        <w:t xml:space="preserve"> (</w:t>
      </w:r>
      <w:proofErr w:type="spellStart"/>
      <w:r w:rsidR="005B4979">
        <w:t>mmol</w:t>
      </w:r>
      <w:proofErr w:type="spellEnd"/>
      <w:r w:rsidR="005B4979">
        <w:t xml:space="preserve"> </w:t>
      </w:r>
      <w:ins w:id="280" w:author="John Leigh" w:date="2016-01-26T20:32:00Z">
        <w:r w:rsidR="00C75D13">
          <w:t xml:space="preserve">ATP </w:t>
        </w:r>
      </w:ins>
      <w:r w:rsidR="005B4979">
        <w:t>per grams [cell mass]</w:t>
      </w:r>
      <w:ins w:id="281" w:author="John Leigh" w:date="2016-01-26T20:32:00Z">
        <w:r w:rsidR="00C75D13">
          <w:t xml:space="preserve"> and </w:t>
        </w:r>
        <w:commentRangeStart w:id="282"/>
        <w:proofErr w:type="spellStart"/>
        <w:r w:rsidR="00C75D13">
          <w:t>mmol</w:t>
        </w:r>
        <w:proofErr w:type="spellEnd"/>
        <w:r w:rsidR="00C75D13">
          <w:t xml:space="preserve"> ATP per gram [cell mass] h</w:t>
        </w:r>
        <w:r w:rsidR="00C75D13" w:rsidRPr="00C75D13">
          <w:rPr>
            <w:vertAlign w:val="superscript"/>
            <w:rPrChange w:id="283" w:author="John Leigh" w:date="2016-01-26T20:33:00Z">
              <w:rPr/>
            </w:rPrChange>
          </w:rPr>
          <w:t>-1</w:t>
        </w:r>
      </w:ins>
      <w:commentRangeEnd w:id="282"/>
      <w:ins w:id="284" w:author="John Leigh" w:date="2016-01-26T20:33:00Z">
        <w:r w:rsidR="00C75D13">
          <w:rPr>
            <w:rStyle w:val="CommentReference"/>
            <w:rFonts w:ascii="Calibri" w:hAnsi="Calibri"/>
          </w:rPr>
          <w:commentReference w:id="282"/>
        </w:r>
      </w:ins>
      <w:r w:rsidR="005B4979">
        <w:t>), respectively</w:t>
      </w:r>
      <w:ins w:id="286" w:author="John Leigh" w:date="2016-01-27T12:06:00Z">
        <w:r w:rsidR="00463DCB">
          <w:t xml:space="preserve"> (supplemental material)</w:t>
        </w:r>
      </w:ins>
      <w:r w:rsidR="005B4979">
        <w:t xml:space="preserve">. </w:t>
      </w:r>
      <w:r w:rsidR="00066B7A">
        <w:t xml:space="preserve">Notably, these maintenance values are much higher than those in other methanogen models; for example, </w:t>
      </w:r>
      <w:r w:rsidR="00552A03">
        <w:t xml:space="preserve">fellow methanogen </w:t>
      </w:r>
      <w:r w:rsidR="00066B7A">
        <w:rPr>
          <w:i/>
        </w:rPr>
        <w:t xml:space="preserve">Methanosarcina </w:t>
      </w:r>
      <w:proofErr w:type="spellStart"/>
      <w:r w:rsidR="00066B7A">
        <w:rPr>
          <w:i/>
        </w:rPr>
        <w:t>barkeri</w:t>
      </w:r>
      <w:proofErr w:type="spellEnd"/>
      <w:r w:rsidR="00066B7A">
        <w:rPr>
          <w:i/>
        </w:rPr>
        <w:t xml:space="preserve"> </w:t>
      </w:r>
      <w:r w:rsidR="00552A03">
        <w:t>was</w:t>
      </w:r>
      <w:r w:rsidR="00066B7A">
        <w:t xml:space="preserve"> reported to have a GAM of</w:t>
      </w:r>
      <w:r w:rsidR="00552A03">
        <w:t xml:space="preserve"> </w:t>
      </w:r>
      <w:r w:rsidR="00066B7A">
        <w:t>65.00 (</w:t>
      </w:r>
      <w:proofErr w:type="spellStart"/>
      <w:r w:rsidR="00066B7A">
        <w:t>mmol</w:t>
      </w:r>
      <w:proofErr w:type="spellEnd"/>
      <w:r w:rsidR="00066B7A">
        <w:t xml:space="preserve"> per grams [cell mass])</w:t>
      </w:r>
      <w:r w:rsidR="00676337">
        <w:t xml:space="preserve"> </w:t>
      </w:r>
      <w:r w:rsidR="00676337">
        <w:fldChar w:fldCharType="begin"/>
      </w:r>
      <w:r w:rsidR="007C0A49">
        <w:instrText xml:space="preserve"> ADDIN ZOTERO_ITEM CSL_CITATION {"citationID":"e6tuams2n","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7C0A49" w:rsidRPr="007C0A49">
        <w:t>(67)</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 xml:space="preserve">observed differences in growth yield for these organisms during hydrogenotrophic growth.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7C0A49">
        <w:rPr>
          <w:i/>
        </w:rPr>
        <w:instrText xml:space="preserve"> ADDIN ZOTERO_ITEM CSL_CITATION {"citationID":"2n2e4ku1kr","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7C0A49" w:rsidRPr="007C0A49">
        <w:t>(67)</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w:t>
      </w:r>
      <w:commentRangeStart w:id="287"/>
      <w:r w:rsidR="00676337">
        <w:t>same substrates</w:t>
      </w:r>
      <w:commentRangeEnd w:id="287"/>
      <w:r w:rsidR="008653F7">
        <w:rPr>
          <w:rStyle w:val="CommentReference"/>
          <w:rFonts w:ascii="Calibri" w:hAnsi="Calibri"/>
        </w:rPr>
        <w:commentReference w:id="287"/>
      </w:r>
      <w:r w:rsidR="00D3056C">
        <w:t xml:space="preserve">. </w:t>
      </w:r>
    </w:p>
    <w:p w14:paraId="5E8B3E4B" w14:textId="06576CB6" w:rsidR="00F960CA" w:rsidRDefault="00F960CA" w:rsidP="004D255E">
      <w:pPr>
        <w:pStyle w:val="Heading2"/>
      </w:pPr>
      <w:r>
        <w:t>Gene Knockout Validation</w:t>
      </w:r>
    </w:p>
    <w:p w14:paraId="557D5AAE" w14:textId="1DDF1A2D" w:rsidR="00270704"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7C0A49">
        <w:rPr>
          <w:i/>
        </w:rPr>
        <w:instrText xml:space="preserve"> ADDIN ZOTERO_ITEM CSL_CITATION {"citationID":"26th8g5t52","properties":{"formattedCitation":"(69)","plainCitation":"(69)"},"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7C0A49" w:rsidRPr="007C0A49">
        <w:t>(69)</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7C0A49">
        <w:rPr>
          <w:i/>
        </w:rPr>
        <w:instrText xml:space="preserve"> ADDIN ZOTERO_ITEM CSL_CITATION {"citationID":"289b8k3usl","properties":{"formattedCitation":"(70)","plainCitation":"(70)"},"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7C0A49" w:rsidRPr="007C0A49">
        <w:t>(70)</w:t>
      </w:r>
      <w:r w:rsidR="001E6ABD">
        <w:rPr>
          <w:i/>
        </w:rPr>
        <w:fldChar w:fldCharType="end"/>
      </w:r>
      <w:r w:rsidR="00676337">
        <w:rPr>
          <w:i/>
        </w:rPr>
        <w:t>.</w:t>
      </w:r>
      <w:r w:rsidR="00243CF0">
        <w:t xml:space="preserve"> </w:t>
      </w:r>
      <w:r w:rsidR="00676337">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D808B7" w:rsidRPr="00172A43">
        <w:t xml:space="preserve">However, essentiality index is itself a model for predicting gene knockout lethality, thus although we compared our model’s predictions to this dataset (see Supplemental Material) it did not provide the same clear picture as </w:t>
      </w:r>
      <w:del w:id="288" w:author="John Leigh" w:date="2016-01-27T12:23:00Z">
        <w:r w:rsidR="00D808B7" w:rsidRPr="00172A43" w:rsidDel="00E60508">
          <w:delText xml:space="preserve">actual </w:delText>
        </w:r>
      </w:del>
      <w:ins w:id="289" w:author="John Leigh" w:date="2016-01-27T12:23:00Z">
        <w:r w:rsidR="00E60508">
          <w:t>targeted</w:t>
        </w:r>
        <w:r w:rsidR="00E60508" w:rsidRPr="00172A43">
          <w:t xml:space="preserve"> </w:t>
        </w:r>
      </w:ins>
      <w:r w:rsidR="00D808B7" w:rsidRPr="00172A43">
        <w:t>knockout experiments.</w:t>
      </w:r>
    </w:p>
    <w:p w14:paraId="450CBAEC" w14:textId="40752EF8" w:rsidR="009F4D6C"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7C0A49" w:rsidRPr="007C0A49">
        <w:rPr>
          <w:szCs w:val="24"/>
        </w:rPr>
        <w:t>(44–49)</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 xml:space="preserve">as shown in Figure </w:t>
      </w:r>
      <w:del w:id="290" w:author="John Leigh" w:date="2016-01-27T12:40:00Z">
        <w:r w:rsidR="00F53CE5" w:rsidDel="005D7A64">
          <w:delText>4</w:delText>
        </w:r>
      </w:del>
      <w:ins w:id="291" w:author="John Leigh" w:date="2016-01-27T12:40:00Z">
        <w:r w:rsidR="005D7A64">
          <w:t>3</w:t>
        </w:r>
      </w:ins>
      <w:r w:rsidR="009D69A7">
        <w:t xml:space="preserve">, </w:t>
      </w:r>
      <w:r>
        <w:t xml:space="preserve">our model achieved 90% prediction accuracy and a Matthew’s correlation coefficient of 0.67. These high values suggested that our model is an excellent predictor of </w:t>
      </w:r>
      <w:r>
        <w:lastRenderedPageBreak/>
        <w:t xml:space="preserve">growth phenotype based on genotype changes in central carbon metabolism. This result was particularly encouraging because we avoided training our model on this dataset in the interest of preventing overfitting our model to the validation set. </w:t>
      </w:r>
    </w:p>
    <w:p w14:paraId="146BD74A" w14:textId="402E7B49" w:rsidR="00860C6C" w:rsidRPr="00172A43" w:rsidRDefault="00860C6C" w:rsidP="00860C6C">
      <w:pPr>
        <w:spacing w:line="480" w:lineRule="auto"/>
      </w:pPr>
      <w:r w:rsidRPr="00172A43">
        <w:t xml:space="preserve">It is also worth noting that all 3 incorrect predictions have similar bases in the model.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Pr="00172A43">
        <w:t>Methanogensis</w:t>
      </w:r>
      <w:proofErr w:type="spellEnd"/>
      <w:r w:rsidRPr="00172A43">
        <w:t xml:space="preserve"> cannot be expected to operate at 100% enzyme efficiency, as some of substrates and electron carriers will not react, thus it can be considered as a “leaky” process where a portion of the metabolites are </w:t>
      </w:r>
      <w:r>
        <w:t>unused</w:t>
      </w:r>
      <w:r w:rsidRPr="00172A43">
        <w:t xml:space="preserve"> in every cycle. </w:t>
      </w:r>
      <w:del w:id="292" w:author="John Leigh" w:date="2016-01-27T12:49:00Z">
        <w:r w:rsidRPr="00172A43" w:rsidDel="00BD779D">
          <w:delText>This assumption is critical because in this ideal system depicted by our model</w:delText>
        </w:r>
      </w:del>
      <w:ins w:id="293" w:author="John Leigh" w:date="2016-01-27T12:49:00Z">
        <w:r w:rsidR="00BD779D">
          <w:t>Specifically</w:t>
        </w:r>
      </w:ins>
      <w:r w:rsidRPr="00172A43">
        <w:t xml:space="preserve">, </w:t>
      </w:r>
      <w:ins w:id="294" w:author="John Leigh" w:date="2016-01-27T12:50:00Z">
        <w:r w:rsidR="00BD779D">
          <w:t xml:space="preserve">in </w:t>
        </w:r>
      </w:ins>
      <w:r w:rsidRPr="00172A43">
        <w:t>the Δ5H</w:t>
      </w:r>
      <w:r w:rsidRPr="00172A43">
        <w:rPr>
          <w:vertAlign w:val="subscript"/>
        </w:rPr>
        <w:t>2</w:t>
      </w:r>
      <w:r w:rsidRPr="00172A43">
        <w:t>ase and Δ6H</w:t>
      </w:r>
      <w:r w:rsidRPr="00172A43">
        <w:rPr>
          <w:vertAlign w:val="subscript"/>
        </w:rPr>
        <w:t>2</w:t>
      </w:r>
      <w:r w:rsidRPr="00172A43">
        <w:t>ase knockouts</w:t>
      </w:r>
      <w:ins w:id="295" w:author="John Leigh" w:date="2016-01-27T12:50:00Z">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ins>
      <w:r w:rsidRPr="00172A43">
        <w:t xml:space="preserve"> </w:t>
      </w:r>
      <w:del w:id="296" w:author="John Leigh" w:date="2016-01-27T12:51:00Z">
        <w:r w:rsidR="009E1452" w:rsidDel="00BD779D">
          <w:delText>cannot</w:delText>
        </w:r>
        <w:r w:rsidR="009E1452" w:rsidRPr="00172A43" w:rsidDel="00BD779D">
          <w:delText xml:space="preserve"> </w:delText>
        </w:r>
        <w:r w:rsidRPr="00172A43" w:rsidDel="00BD779D">
          <w:delText xml:space="preserve">be expected to be lethal on formate. Even missing multiple hydrogenases, </w:delText>
        </w:r>
      </w:del>
      <w:proofErr w:type="spellStart"/>
      <w:r w:rsidRPr="00172A43">
        <w:t>Eha</w:t>
      </w:r>
      <w:proofErr w:type="spellEnd"/>
      <w:r w:rsidRPr="00172A43">
        <w:t xml:space="preserve"> hydrogenase remains active in each mutant and can use </w:t>
      </w:r>
      <w:del w:id="297" w:author="John Leigh" w:date="2016-01-27T12:52:00Z">
        <w:r w:rsidRPr="00172A43" w:rsidDel="00BD779D">
          <w:delText xml:space="preserve">the </w:delText>
        </w:r>
      </w:del>
      <w:ins w:id="298" w:author="John Leigh" w:date="2016-01-27T12:52:00Z">
        <w:r w:rsidR="00BD779D">
          <w:t>this</w:t>
        </w:r>
        <w:r w:rsidR="00BD779D" w:rsidRPr="00172A43">
          <w:t xml:space="preserve"> </w:t>
        </w:r>
      </w:ins>
      <w:ins w:id="299" w:author="John Leigh" w:date="2016-01-27T12:51:00Z">
        <w:r w:rsidR="00BD779D">
          <w:t xml:space="preserve">hydrogen </w:t>
        </w:r>
      </w:ins>
      <w:del w:id="300" w:author="John Leigh" w:date="2016-01-27T12:50:00Z">
        <w:r w:rsidRPr="00172A43" w:rsidDel="00BD779D">
          <w:delText xml:space="preserve">small amounts of hydrogen synthesized in biosynthetic reactions </w:delText>
        </w:r>
      </w:del>
      <w:r w:rsidRPr="00172A43">
        <w:t xml:space="preserve">to supply </w:t>
      </w:r>
      <w:proofErr w:type="gramStart"/>
      <w:r w:rsidRPr="00172A43">
        <w:t>anaplerotic reduced</w:t>
      </w:r>
      <w:proofErr w:type="gramEnd"/>
      <w:r w:rsidRPr="00172A43">
        <w:t xml:space="preserve"> ferredoxin for methanogenesis. However, in reality </w:t>
      </w:r>
      <w:del w:id="301" w:author="John Leigh" w:date="2016-01-27T12:52:00Z">
        <w:r w:rsidRPr="00172A43" w:rsidDel="00BD779D">
          <w:delText xml:space="preserve">the Eha hydrogenase is not 100% efficient and requires </w:delText>
        </w:r>
      </w:del>
      <w:r>
        <w:t>a</w:t>
      </w:r>
      <w:r w:rsidR="009E1452">
        <w:t>n additional</w:t>
      </w:r>
      <w:r>
        <w:t xml:space="preserve"> non-stoichiometric</w:t>
      </w:r>
      <w:r w:rsidRPr="00172A43">
        <w:t xml:space="preserve"> amount of hydrogen </w:t>
      </w:r>
      <w:ins w:id="302" w:author="John Leigh" w:date="2016-01-27T12:52:00Z">
        <w:r w:rsidR="00BD779D">
          <w:t>is required</w:t>
        </w:r>
      </w:ins>
      <w:del w:id="303" w:author="John Leigh" w:date="2016-01-27T12:53:00Z">
        <w:r w:rsidRPr="00172A43" w:rsidDel="00BD779D">
          <w:delText>in order to function</w:delText>
        </w:r>
      </w:del>
      <w:r w:rsidRPr="00172A43">
        <w:t>. Thus, the</w:t>
      </w:r>
      <w:r>
        <w:t xml:space="preserve"> actual</w:t>
      </w:r>
      <w:r w:rsidRPr="00172A43">
        <w:t xml:space="preserve"> mutants cannot grow on formate alone and require hydrogen</w:t>
      </w:r>
      <w:del w:id="304" w:author="John Leigh" w:date="2016-01-27T12:53:00Z">
        <w:r w:rsidRPr="00172A43" w:rsidDel="00BD779D">
          <w:delText>, even though said hydrogen is required for operation of Eha, not for methane synthesis</w:delText>
        </w:r>
      </w:del>
      <w:r w:rsidRPr="00172A43">
        <w:t>.</w:t>
      </w:r>
      <w:commentRangeStart w:id="305"/>
      <w:r w:rsidRPr="00172A43">
        <w:t xml:space="preserve"> </w:t>
      </w:r>
      <w:commentRangeEnd w:id="305"/>
      <w:r w:rsidR="00BD779D">
        <w:rPr>
          <w:rStyle w:val="CommentReference"/>
          <w:rFonts w:ascii="Calibri" w:hAnsi="Calibri"/>
        </w:rPr>
        <w:commentReference w:id="305"/>
      </w:r>
    </w:p>
    <w:p w14:paraId="082EE669" w14:textId="77777777" w:rsidR="00992E1B" w:rsidRDefault="00992E1B" w:rsidP="00992E1B">
      <w:pPr>
        <w:pStyle w:val="Heading2"/>
      </w:pPr>
      <w:r>
        <w:t>Thermodynamic Calculations</w:t>
      </w:r>
    </w:p>
    <w:p w14:paraId="0A4A0A49" w14:textId="4C547BFF" w:rsidR="006D6FE3" w:rsidRDefault="00992E1B" w:rsidP="00992E1B">
      <w:pPr>
        <w:spacing w:line="480" w:lineRule="auto"/>
      </w:pPr>
      <w:r>
        <w:t xml:space="preserve">Free energy plays a key role in biochemistry as all biological systems must have a sufficiently low overall free energy to support </w:t>
      </w:r>
      <w:commentRangeStart w:id="306"/>
      <w:r>
        <w:t>growth</w:t>
      </w:r>
      <w:commentRangeEnd w:id="306"/>
      <w:r w:rsidR="005C589C" w:rsidRPr="00FA2B14">
        <w:rPr>
          <w:rStyle w:val="CommentReference"/>
          <w:rFonts w:ascii="Calibri" w:hAnsi="Calibri"/>
        </w:rPr>
        <w:commentReference w:id="306"/>
      </w:r>
      <w:r>
        <w:t>.</w:t>
      </w:r>
      <w:commentRangeStart w:id="307"/>
      <w:r>
        <w:t xml:space="preserve"> </w:t>
      </w:r>
      <w:commentRangeEnd w:id="307"/>
      <w:r w:rsidR="000809A9">
        <w:rPr>
          <w:rStyle w:val="CommentReference"/>
          <w:rFonts w:ascii="Calibri" w:hAnsi="Calibri"/>
        </w:rPr>
        <w:commentReference w:id="307"/>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7C0A49">
        <w:instrText xml:space="preserve"> ADDIN ZOTERO_ITEM CSL_CITATION {"citationID":"2p3t5qv1lr","properties":{"formattedCitation":"(33)","plainCitation":"(33)"},"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7C0A49" w:rsidRPr="007C0A49">
        <w:t>(33)</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7C0A49">
        <w:instrText xml:space="preserve"> ADDIN ZOTERO_ITEM CSL_CITATION {"citationID":"f23h5d5rc","properties":{"formattedCitation":"(34)","plainCitation":"(34)"},"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7C0A49" w:rsidRPr="007C0A49">
        <w:t>(34)</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xml:space="preserve">. </w:t>
      </w:r>
      <w:r w:rsidR="009E1452">
        <w:t xml:space="preserve">Indeed, applying this method to our default model growing on H2 + CO2 with methane evolution rate of 50 </w:t>
      </w:r>
      <w:proofErr w:type="spellStart"/>
      <w:r w:rsidR="009E1452">
        <w:t>mmol</w:t>
      </w:r>
      <w:proofErr w:type="spellEnd"/>
      <w:r w:rsidR="009E1452">
        <w:t xml:space="preserve">/g(dry weight)∙h, overall free energy production is predicted as -5.59 kJ/g(dry weight). Optionally, this calculation can be used as an </w:t>
      </w:r>
      <w:r w:rsidR="00DC26B4">
        <w:t>additional</w:t>
      </w:r>
      <w:r w:rsidR="009E1452">
        <w:t xml:space="preserve"> model</w:t>
      </w:r>
      <w:r w:rsidR="00DC26B4">
        <w:t xml:space="preserve"> constraint</w:t>
      </w:r>
      <w:r w:rsidR="009E1452">
        <w:t xml:space="preserve"> that</w:t>
      </w:r>
      <w:r w:rsidR="006D6FE3">
        <w:t xml:space="preserve"> restrict</w:t>
      </w:r>
      <w:r w:rsidR="009E1452">
        <w:t>s</w:t>
      </w:r>
      <w:r w:rsidR="006D6FE3">
        <w:t xml:space="preserve"> overall free energy to be negative, the equivalent of imposing the second law of thermodynamics on the organism </w:t>
      </w:r>
      <w:commentRangeStart w:id="308"/>
      <w:r w:rsidR="006D6FE3">
        <w:t>itself</w:t>
      </w:r>
      <w:commentRangeEnd w:id="308"/>
      <w:r w:rsidR="00967F47" w:rsidRPr="00FA2B14">
        <w:rPr>
          <w:rStyle w:val="CommentReference"/>
          <w:rFonts w:ascii="Calibri" w:hAnsi="Calibri"/>
        </w:rPr>
        <w:commentReference w:id="308"/>
      </w:r>
      <w:r w:rsidR="006D6FE3">
        <w:t xml:space="preserve">. </w:t>
      </w:r>
    </w:p>
    <w:p w14:paraId="55795894" w14:textId="6B45EDB4"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7C0A49">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7C0A49" w:rsidRPr="007C0A49">
        <w:t>(32)</w:t>
      </w:r>
      <w:r>
        <w:fldChar w:fldCharType="end"/>
      </w:r>
      <w:r>
        <w:t xml:space="preserve">. It follows that for any potential strain design, we must pay particular attention to the overall free energy of our system, lest it dip below this vital threshold. It may also provide a metric for </w:t>
      </w:r>
      <w:r>
        <w:lastRenderedPageBreak/>
        <w:t xml:space="preserve">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Supplementary Materials</w:t>
      </w:r>
      <w:r>
        <w:t>)</w:t>
      </w:r>
      <w:r w:rsidR="008946EC">
        <w:t>.</w:t>
      </w:r>
    </w:p>
    <w:p w14:paraId="2B47F93D" w14:textId="77777777"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309"/>
      </w:r>
    </w:p>
    <w:p w14:paraId="033159FA" w14:textId="5B6062CA"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7C0A49">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7C0A49">
        <w:instrText xml:space="preserve"> ADDIN ZOTERO_ITEM CSL_CITATION {"citationID":"ousa9qvtq","properties":{"formattedCitation":"(71)","plainCitation":"(71)"},"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7C0A49" w:rsidRPr="007C0A49">
        <w:t>(71)</w:t>
      </w:r>
      <w:r w:rsidR="00557844">
        <w:fldChar w:fldCharType="end"/>
      </w:r>
      <w:r w:rsidR="00557844">
        <w:t xml:space="preserve"> and </w:t>
      </w:r>
      <w:r w:rsidR="00992E1B">
        <w:t>KEGG</w:t>
      </w:r>
      <w:r w:rsidR="00322F94">
        <w:t xml:space="preserve"> identifiers </w:t>
      </w:r>
      <w:r w:rsidR="00322F94">
        <w:fldChar w:fldCharType="begin"/>
      </w:r>
      <w:r w:rsidR="007C0A49">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7C0A49" w:rsidRPr="007C0A49">
        <w:t>(36)</w:t>
      </w:r>
      <w:r w:rsidR="00322F94">
        <w:fldChar w:fldCharType="end"/>
      </w:r>
      <w:r w:rsidR="00322F94">
        <w:t xml:space="preserve">, enzyme commission numbers, and reaction subsystems where available. Each reaction in the </w:t>
      </w:r>
      <w:r w:rsidR="00967F47">
        <w:t>reconstruction</w:t>
      </w:r>
      <w:r w:rsidR="00322F94">
        <w:t xml:space="preserve"> </w:t>
      </w:r>
      <w:r w:rsidR="00D04532">
        <w:t xml:space="preserve">is </w:t>
      </w:r>
      <w:proofErr w:type="gramStart"/>
      <w:r w:rsidR="00D04532">
        <w:t>also</w:t>
      </w:r>
      <w:r w:rsidR="00322F94">
        <w:t xml:space="preserve">  connected</w:t>
      </w:r>
      <w:proofErr w:type="gramEnd"/>
      <w:r w:rsidR="00322F94">
        <w:t xml:space="preserve"> to its literature and/or database source</w:t>
      </w:r>
      <w:r w:rsidR="00D04532">
        <w:t>, plus its reaction confidence score when applicable</w:t>
      </w:r>
      <w:r w:rsidR="00322F94">
        <w:t xml:space="preserve"> (</w:t>
      </w:r>
      <w:r w:rsidR="00D52762">
        <w:t>Supplementary Materials</w:t>
      </w:r>
      <w:r w:rsidR="00322F94">
        <w:t>).</w:t>
      </w:r>
      <w:r w:rsidR="00992E1B">
        <w:t xml:space="preserve"> </w:t>
      </w:r>
    </w:p>
    <w:p w14:paraId="175583DF" w14:textId="55906B8C" w:rsidR="00322F94" w:rsidRPr="00516D83" w:rsidRDefault="00992E1B" w:rsidP="00603980">
      <w:pPr>
        <w:spacing w:line="480" w:lineRule="auto"/>
      </w:pPr>
      <w:r>
        <w:t xml:space="preserve">Additionally, we have sought to maximize usability of both our reconstruction and </w:t>
      </w:r>
      <w:r w:rsidR="00D04532">
        <w:t>our</w:t>
      </w:r>
      <w:ins w:id="310" w:author="John Leigh" w:date="2016-01-27T13:05:00Z">
        <w:r w:rsidR="00FA5B57">
          <w:t xml:space="preserve"> </w:t>
        </w:r>
      </w:ins>
      <w:r>
        <w:t>model.</w:t>
      </w:r>
      <w:r w:rsidR="00322F94">
        <w:t xml:space="preserve"> The systems biology markup language (SBML) is a standard medium for distributing metabolic reconstructions </w:t>
      </w:r>
      <w:r w:rsidR="00322F94">
        <w:fldChar w:fldCharType="begin"/>
      </w:r>
      <w:r w:rsidR="007C0A49">
        <w:instrText xml:space="preserve"> ADDIN ZOTERO_ITEM CSL_CITATION {"citationID":"mvn2s0n0e","properties":{"formattedCitation":"(72)","plainCitation":"(72)"},"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7C0A49" w:rsidRPr="007C0A49">
        <w:t>(72)</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7C0A49">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7C0A49" w:rsidRPr="007C0A49">
        <w:t>(41)</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w:t>
      </w:r>
      <w:r w:rsidR="00D04532">
        <w:t>W</w:t>
      </w:r>
      <w:r w:rsidR="00E515B0">
        <w:t xml:space="preserve">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6B0B065" w14:textId="77777777" w:rsidR="00414739" w:rsidRDefault="00414739" w:rsidP="00414739">
      <w:pPr>
        <w:pStyle w:val="Heading1"/>
      </w:pPr>
      <w:r>
        <w:t>Discussion</w:t>
      </w:r>
    </w:p>
    <w:p w14:paraId="036BEDE2" w14:textId="77777777"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1A5B067F"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w:t>
      </w:r>
      <w:r w:rsidR="00571EEA">
        <w:lastRenderedPageBreak/>
        <w:t xml:space="preserve">methanogenesis based on </w:t>
      </w:r>
      <w:ins w:id="311" w:author="John Leigh" w:date="2016-01-27T13:08:00Z">
        <w:r w:rsidR="006B28DA">
          <w:t>oxidative (electron transport) phosphorylation</w:t>
        </w:r>
        <w:commentRangeStart w:id="312"/>
        <w:r w:rsidR="006B28DA">
          <w:t xml:space="preserve"> </w:t>
        </w:r>
      </w:ins>
      <w:commentRangeEnd w:id="312"/>
      <w:ins w:id="313" w:author="John Leigh" w:date="2016-01-27T13:09:00Z">
        <w:r w:rsidR="006B28DA">
          <w:rPr>
            <w:rStyle w:val="CommentReference"/>
            <w:rFonts w:ascii="Calibri" w:hAnsi="Calibri"/>
          </w:rPr>
          <w:commentReference w:id="312"/>
        </w:r>
      </w:ins>
      <w:del w:id="315" w:author="John Leigh" w:date="2016-01-27T13:09:00Z">
        <w:r w:rsidR="00571EEA" w:rsidDel="006B28DA">
          <w:delText xml:space="preserve">chemiosmotic energy conservation </w:delText>
        </w:r>
      </w:del>
      <w:r w:rsidR="00571EEA">
        <w:fldChar w:fldCharType="begin"/>
      </w:r>
      <w:r w:rsidR="007C0A49">
        <w:instrText xml:space="preserve"> ADDIN ZOTERO_ITEM CSL_CITATION {"citationID":"1dnlomru60","properties":{"formattedCitation":"(28, 67, 73)","plainCitation":"(28, 67, 73)"},"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7C0A49" w:rsidRPr="007C0A49">
        <w:t>(28, 67, 73)</w:t>
      </w:r>
      <w:r w:rsidR="00571EEA">
        <w:fldChar w:fldCharType="end"/>
      </w:r>
      <w:del w:id="316" w:author="John Leigh" w:date="2016-01-27T13:11:00Z">
        <w:r w:rsidDel="006B28DA">
          <w:delText xml:space="preserve"> and greatly impacts the overall reconstruction</w:delText>
        </w:r>
      </w:del>
      <w:r>
        <w:t>.</w:t>
      </w:r>
      <w:ins w:id="317" w:author="John Leigh" w:date="2016-01-27T13:11:00Z">
        <w:r w:rsidR="006B28DA">
          <w:t xml:space="preserve"> While the linear model is correct for methanogens with cytochromes, it is not correct for methanogens without cytochromes such as </w:t>
        </w:r>
        <w:r w:rsidR="006B28DA" w:rsidRPr="006B28DA">
          <w:rPr>
            <w:i/>
            <w:rPrChange w:id="318" w:author="John Leigh" w:date="2016-01-27T13:11:00Z">
              <w:rPr/>
            </w:rPrChange>
          </w:rPr>
          <w:t>M. maripaludis</w:t>
        </w:r>
        <w:r w:rsidR="006B28DA">
          <w:t>.</w:t>
        </w:r>
      </w:ins>
      <w:r>
        <w:t xml:space="preserve"> We have demonstrated that, in the absence of a membrane-bound </w:t>
      </w:r>
      <w:proofErr w:type="spellStart"/>
      <w:r>
        <w:t>HdrDE</w:t>
      </w:r>
      <w:proofErr w:type="spellEnd"/>
      <w:r>
        <w:t xml:space="preserve"> complex, </w:t>
      </w:r>
      <w:r w:rsidR="00BC5E1E">
        <w:t xml:space="preserve">ferredoxin reduction via </w:t>
      </w:r>
      <w:ins w:id="319" w:author="John Leigh" w:date="2016-01-27T13:07:00Z">
        <w:r w:rsidR="00FA5B57">
          <w:t xml:space="preserve">electron </w:t>
        </w:r>
      </w:ins>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159D1DB1" w14:textId="4CD0F648"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4788BDE8" w14:textId="77777777"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w:t>
      </w:r>
      <w:r w:rsidR="00752D4E">
        <w:lastRenderedPageBreak/>
        <w:t xml:space="preserve">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1BA9244F" w14:textId="77777777" w:rsidR="00BC5E1E"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05A295B5" w14:textId="77777777" w:rsidR="009905DC" w:rsidRDefault="00A40676" w:rsidP="006F5195">
      <w:pPr>
        <w:pStyle w:val="Bibliography"/>
      </w:pPr>
      <w:r>
        <w:fldChar w:fldCharType="begin"/>
      </w:r>
      <w:r w:rsidR="007C0A49">
        <w:instrText xml:space="preserve"> ADDIN ZOTERO_BIBL {"custom":[]} CSL_BIBLIOGRAPHY </w:instrText>
      </w:r>
      <w:r>
        <w:fldChar w:fldCharType="separate"/>
      </w:r>
      <w:r w:rsidR="009905DC">
        <w:t xml:space="preserve">1. </w:t>
      </w:r>
      <w:r w:rsidR="009905DC">
        <w:tab/>
      </w:r>
      <w:r w:rsidR="009905DC">
        <w:rPr>
          <w:b/>
          <w:bCs/>
        </w:rPr>
        <w:t>Haynes CA</w:t>
      </w:r>
      <w:r w:rsidR="009905DC">
        <w:t xml:space="preserve">, </w:t>
      </w:r>
      <w:r w:rsidR="009905DC">
        <w:rPr>
          <w:b/>
          <w:bCs/>
        </w:rPr>
        <w:t>Gonzalez R</w:t>
      </w:r>
      <w:r w:rsidR="009905DC">
        <w:t xml:space="preserve">. 2014. Rethinking biological activation of methane and conversion to liquid fuels. Nat Chem Biol </w:t>
      </w:r>
      <w:r w:rsidR="009905DC">
        <w:rPr>
          <w:b/>
          <w:bCs/>
        </w:rPr>
        <w:t>10</w:t>
      </w:r>
      <w:r w:rsidR="009905DC">
        <w:t>:331–339.</w:t>
      </w:r>
    </w:p>
    <w:p w14:paraId="4955F487" w14:textId="77777777" w:rsidR="009905DC" w:rsidRDefault="009905DC" w:rsidP="006F5195">
      <w:pPr>
        <w:pStyle w:val="Bibliography"/>
      </w:pPr>
      <w:r>
        <w:t xml:space="preserve">2. </w:t>
      </w:r>
      <w:r>
        <w:tab/>
      </w:r>
      <w:r>
        <w:rPr>
          <w:b/>
          <w:bCs/>
        </w:rPr>
        <w:t>Levi M</w:t>
      </w:r>
      <w:r>
        <w:t xml:space="preserve">. 2013. Climate consequences of natural gas as a bridge fuel. Clim Change </w:t>
      </w:r>
      <w:r>
        <w:rPr>
          <w:b/>
          <w:bCs/>
        </w:rPr>
        <w:t>118</w:t>
      </w:r>
      <w:r>
        <w:t>:609–623.</w:t>
      </w:r>
    </w:p>
    <w:p w14:paraId="0192CC98" w14:textId="77777777" w:rsidR="009905DC" w:rsidRDefault="009905DC" w:rsidP="006F5195">
      <w:pPr>
        <w:pStyle w:val="Bibliography"/>
      </w:pPr>
      <w:r>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77BF85C2" w14:textId="77777777" w:rsidR="009905DC" w:rsidRDefault="009905DC" w:rsidP="006F5195">
      <w:pPr>
        <w:pStyle w:val="Bibliography"/>
      </w:pPr>
      <w:r>
        <w:t xml:space="preserve">4. </w:t>
      </w:r>
      <w:r>
        <w:tab/>
      </w:r>
      <w:r>
        <w:rPr>
          <w:b/>
          <w:bCs/>
        </w:rPr>
        <w:t>Montzka SA</w:t>
      </w:r>
      <w:r>
        <w:t xml:space="preserve">, </w:t>
      </w:r>
      <w:r>
        <w:rPr>
          <w:b/>
          <w:bCs/>
        </w:rPr>
        <w:t>Dlugokencky EJ</w:t>
      </w:r>
      <w:r>
        <w:t xml:space="preserve">, </w:t>
      </w:r>
      <w:r>
        <w:rPr>
          <w:b/>
          <w:bCs/>
        </w:rPr>
        <w:t>Butler JH</w:t>
      </w:r>
      <w:r>
        <w:t xml:space="preserve">. 2011. Non-CO2 greenhouse gases and climate change. Nature </w:t>
      </w:r>
      <w:r>
        <w:rPr>
          <w:b/>
          <w:bCs/>
        </w:rPr>
        <w:t>476</w:t>
      </w:r>
      <w:r>
        <w:t>:43–50.</w:t>
      </w:r>
    </w:p>
    <w:p w14:paraId="097B5992" w14:textId="77777777" w:rsidR="009905DC" w:rsidRDefault="009905DC" w:rsidP="006F5195">
      <w:pPr>
        <w:pStyle w:val="Bibliography"/>
      </w:pPr>
      <w:r>
        <w:lastRenderedPageBreak/>
        <w:t xml:space="preserve">5. </w:t>
      </w:r>
      <w:r>
        <w:tab/>
      </w:r>
      <w:r>
        <w:rPr>
          <w:b/>
          <w:bCs/>
        </w:rPr>
        <w:t>Kirschke S</w:t>
      </w:r>
      <w:r>
        <w:t xml:space="preserve">, </w:t>
      </w:r>
      <w:r>
        <w:rPr>
          <w:b/>
          <w:bCs/>
        </w:rPr>
        <w:t>Bousquet P</w:t>
      </w:r>
      <w:r>
        <w:t xml:space="preserve">, </w:t>
      </w:r>
      <w:r>
        <w:rPr>
          <w:b/>
          <w:bCs/>
        </w:rPr>
        <w:t>Ciais P</w:t>
      </w:r>
      <w:r>
        <w:t xml:space="preserve">, </w:t>
      </w:r>
      <w:r>
        <w:rPr>
          <w:b/>
          <w:bCs/>
        </w:rPr>
        <w:t>Saunois M</w:t>
      </w:r>
      <w:r>
        <w:t xml:space="preserve">, </w:t>
      </w:r>
      <w:r>
        <w:rPr>
          <w:b/>
          <w:bCs/>
        </w:rPr>
        <w:t>Canadell JG</w:t>
      </w:r>
      <w:r>
        <w:t xml:space="preserve">, </w:t>
      </w:r>
      <w:r>
        <w:rPr>
          <w:b/>
          <w:bCs/>
        </w:rPr>
        <w:t>Dlugokencky EJ</w:t>
      </w:r>
      <w:r>
        <w:t xml:space="preserve">, </w:t>
      </w:r>
      <w:r>
        <w:rPr>
          <w:b/>
          <w:bCs/>
        </w:rPr>
        <w:t>Bergamaschi P</w:t>
      </w:r>
      <w:r>
        <w:t xml:space="preserve">, </w:t>
      </w:r>
      <w:r>
        <w:rPr>
          <w:b/>
          <w:bCs/>
        </w:rPr>
        <w:t>Bergmann D</w:t>
      </w:r>
      <w:r>
        <w:t xml:space="preserve">, </w:t>
      </w:r>
      <w:r>
        <w:rPr>
          <w:b/>
          <w:bCs/>
        </w:rPr>
        <w:t>Blake DR</w:t>
      </w:r>
      <w:r>
        <w:t xml:space="preserve">, </w:t>
      </w:r>
      <w:r>
        <w:rPr>
          <w:b/>
          <w:bCs/>
        </w:rPr>
        <w:t>Bruhwiler L</w:t>
      </w:r>
      <w:r>
        <w:t xml:space="preserve">, </w:t>
      </w:r>
      <w:r>
        <w:rPr>
          <w:b/>
          <w:bCs/>
        </w:rPr>
        <w:t>Cameron-Smith P</w:t>
      </w:r>
      <w:r>
        <w:t xml:space="preserve">, </w:t>
      </w:r>
      <w:r>
        <w:rPr>
          <w:b/>
          <w:bCs/>
        </w:rPr>
        <w:t>Castaldi S</w:t>
      </w:r>
      <w:r>
        <w:t xml:space="preserve">, </w:t>
      </w:r>
      <w:r>
        <w:rPr>
          <w:b/>
          <w:bCs/>
        </w:rPr>
        <w:t>Chevallier F</w:t>
      </w:r>
      <w:r>
        <w:t xml:space="preserve">, </w:t>
      </w:r>
      <w:r>
        <w:rPr>
          <w:b/>
          <w:bCs/>
        </w:rPr>
        <w:t>Feng L</w:t>
      </w:r>
      <w:r>
        <w:t xml:space="preserve">, </w:t>
      </w:r>
      <w:r>
        <w:rPr>
          <w:b/>
          <w:bCs/>
        </w:rPr>
        <w:t>Fraser A</w:t>
      </w:r>
      <w:r>
        <w:t xml:space="preserve">, </w:t>
      </w:r>
      <w:r>
        <w:rPr>
          <w:b/>
          <w:bCs/>
        </w:rPr>
        <w:t>Heimann M</w:t>
      </w:r>
      <w:r>
        <w:t xml:space="preserve">, </w:t>
      </w:r>
      <w:r>
        <w:rPr>
          <w:b/>
          <w:bCs/>
        </w:rPr>
        <w:t>Hodson EL</w:t>
      </w:r>
      <w:r>
        <w:t xml:space="preserve">, </w:t>
      </w:r>
      <w:r>
        <w:rPr>
          <w:b/>
          <w:bCs/>
        </w:rPr>
        <w:t>Houweling S</w:t>
      </w:r>
      <w:r>
        <w:t xml:space="preserve">, </w:t>
      </w:r>
      <w:r>
        <w:rPr>
          <w:b/>
          <w:bCs/>
        </w:rPr>
        <w:t>Josse B</w:t>
      </w:r>
      <w:r>
        <w:t xml:space="preserve">, </w:t>
      </w:r>
      <w:r>
        <w:rPr>
          <w:b/>
          <w:bCs/>
        </w:rPr>
        <w:t>Fraser PJ</w:t>
      </w:r>
      <w:r>
        <w:t xml:space="preserve">, </w:t>
      </w:r>
      <w:r>
        <w:rPr>
          <w:b/>
          <w:bCs/>
        </w:rPr>
        <w:t>Krummel PB</w:t>
      </w:r>
      <w:r>
        <w:t xml:space="preserve">, </w:t>
      </w:r>
      <w:r>
        <w:rPr>
          <w:b/>
          <w:bCs/>
        </w:rPr>
        <w:t>Lamarque J-F</w:t>
      </w:r>
      <w:r>
        <w:t xml:space="preserve">, </w:t>
      </w:r>
      <w:r>
        <w:rPr>
          <w:b/>
          <w:bCs/>
        </w:rPr>
        <w:t>Langenfelds RL</w:t>
      </w:r>
      <w:r>
        <w:t xml:space="preserve">, </w:t>
      </w:r>
      <w:r>
        <w:rPr>
          <w:b/>
          <w:bCs/>
        </w:rPr>
        <w:t>Le Quéré C</w:t>
      </w:r>
      <w:r>
        <w:t xml:space="preserve">, </w:t>
      </w:r>
      <w:r>
        <w:rPr>
          <w:b/>
          <w:bCs/>
        </w:rPr>
        <w:t>Naik V</w:t>
      </w:r>
      <w:r>
        <w:t xml:space="preserve">, </w:t>
      </w:r>
      <w:r>
        <w:rPr>
          <w:b/>
          <w:bCs/>
        </w:rPr>
        <w:t>O’Doherty S</w:t>
      </w:r>
      <w:r>
        <w:t xml:space="preserve">, </w:t>
      </w:r>
      <w:r>
        <w:rPr>
          <w:b/>
          <w:bCs/>
        </w:rPr>
        <w:t>Palmer PI</w:t>
      </w:r>
      <w:r>
        <w:t xml:space="preserve">, </w:t>
      </w:r>
      <w:r>
        <w:rPr>
          <w:b/>
          <w:bCs/>
        </w:rPr>
        <w:t>Pison I</w:t>
      </w:r>
      <w:r>
        <w:t xml:space="preserve">, </w:t>
      </w:r>
      <w:r>
        <w:rPr>
          <w:b/>
          <w:bCs/>
        </w:rPr>
        <w:t>Plummer D</w:t>
      </w:r>
      <w:r>
        <w:t xml:space="preserve">, </w:t>
      </w:r>
      <w:r>
        <w:rPr>
          <w:b/>
          <w:bCs/>
        </w:rPr>
        <w:t>Poulter B</w:t>
      </w:r>
      <w:r>
        <w:t xml:space="preserve">, </w:t>
      </w:r>
      <w:r>
        <w:rPr>
          <w:b/>
          <w:bCs/>
        </w:rPr>
        <w:t>Prinn RG</w:t>
      </w:r>
      <w:r>
        <w:t xml:space="preserve">, </w:t>
      </w:r>
      <w:r>
        <w:rPr>
          <w:b/>
          <w:bCs/>
        </w:rPr>
        <w:t>Rigby M</w:t>
      </w:r>
      <w:r>
        <w:t xml:space="preserve">, </w:t>
      </w:r>
      <w:r>
        <w:rPr>
          <w:b/>
          <w:bCs/>
        </w:rPr>
        <w:t>Ringeval B</w:t>
      </w:r>
      <w:r>
        <w:t xml:space="preserve">, </w:t>
      </w:r>
      <w:r>
        <w:rPr>
          <w:b/>
          <w:bCs/>
        </w:rPr>
        <w:t>Santini M</w:t>
      </w:r>
      <w:r>
        <w:t xml:space="preserve">, </w:t>
      </w:r>
      <w:r>
        <w:rPr>
          <w:b/>
          <w:bCs/>
        </w:rPr>
        <w:t>Schmidt M</w:t>
      </w:r>
      <w:r>
        <w:t xml:space="preserve">, </w:t>
      </w:r>
      <w:r>
        <w:rPr>
          <w:b/>
          <w:bCs/>
        </w:rPr>
        <w:t>Shindell DT</w:t>
      </w:r>
      <w:r>
        <w:t xml:space="preserve">, </w:t>
      </w:r>
      <w:r>
        <w:rPr>
          <w:b/>
          <w:bCs/>
        </w:rPr>
        <w:t>Simpson IJ</w:t>
      </w:r>
      <w:r>
        <w:t xml:space="preserve">, </w:t>
      </w:r>
      <w:r>
        <w:rPr>
          <w:b/>
          <w:bCs/>
        </w:rPr>
        <w:t>Spahni R</w:t>
      </w:r>
      <w:r>
        <w:t xml:space="preserve">, </w:t>
      </w:r>
      <w:r>
        <w:rPr>
          <w:b/>
          <w:bCs/>
        </w:rPr>
        <w:t>Steele LP</w:t>
      </w:r>
      <w:r>
        <w:t xml:space="preserve">, </w:t>
      </w:r>
      <w:r>
        <w:rPr>
          <w:b/>
          <w:bCs/>
        </w:rPr>
        <w:t>Strode SA</w:t>
      </w:r>
      <w:r>
        <w:t xml:space="preserve">, </w:t>
      </w:r>
      <w:r>
        <w:rPr>
          <w:b/>
          <w:bCs/>
        </w:rPr>
        <w:t>Sudo K</w:t>
      </w:r>
      <w:r>
        <w:t xml:space="preserve">, </w:t>
      </w:r>
      <w:r>
        <w:rPr>
          <w:b/>
          <w:bCs/>
        </w:rPr>
        <w:t>Szopa S</w:t>
      </w:r>
      <w:r>
        <w:t xml:space="preserve">, </w:t>
      </w:r>
      <w:r>
        <w:rPr>
          <w:b/>
          <w:bCs/>
        </w:rPr>
        <w:t>van der Werf GR</w:t>
      </w:r>
      <w:r>
        <w:t xml:space="preserve">, </w:t>
      </w:r>
      <w:r>
        <w:rPr>
          <w:b/>
          <w:bCs/>
        </w:rPr>
        <w:t>Voulgarakis A</w:t>
      </w:r>
      <w:r>
        <w:t xml:space="preserve">, </w:t>
      </w:r>
      <w:r>
        <w:rPr>
          <w:b/>
          <w:bCs/>
        </w:rPr>
        <w:t>van Weele M</w:t>
      </w:r>
      <w:r>
        <w:t xml:space="preserve">, </w:t>
      </w:r>
      <w:r>
        <w:rPr>
          <w:b/>
          <w:bCs/>
        </w:rPr>
        <w:t>Weiss RF</w:t>
      </w:r>
      <w:r>
        <w:t xml:space="preserve">, </w:t>
      </w:r>
      <w:r>
        <w:rPr>
          <w:b/>
          <w:bCs/>
        </w:rPr>
        <w:t>Williams JE</w:t>
      </w:r>
      <w:r>
        <w:t xml:space="preserve">, </w:t>
      </w:r>
      <w:r>
        <w:rPr>
          <w:b/>
          <w:bCs/>
        </w:rPr>
        <w:t>Zeng G</w:t>
      </w:r>
      <w:r>
        <w:t xml:space="preserve">. 2013. Three decades of global methane sources and sinks. Nat Geosci </w:t>
      </w:r>
      <w:r>
        <w:rPr>
          <w:b/>
          <w:bCs/>
        </w:rPr>
        <w:t>6</w:t>
      </w:r>
      <w:r>
        <w:t>:813–823.</w:t>
      </w:r>
    </w:p>
    <w:p w14:paraId="5C27D8E1" w14:textId="77777777" w:rsidR="009905DC" w:rsidRDefault="009905DC" w:rsidP="006F5195">
      <w:pPr>
        <w:pStyle w:val="Bibliography"/>
      </w:pPr>
      <w:r>
        <w:t xml:space="preserve">6.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7FB81B55" w14:textId="77777777" w:rsidR="009905DC" w:rsidRDefault="009905DC" w:rsidP="006F5195">
      <w:pPr>
        <w:pStyle w:val="Bibliography"/>
      </w:pPr>
      <w:r>
        <w:t xml:space="preserve">7.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54FD85C9" w14:textId="77777777" w:rsidR="009905DC" w:rsidRDefault="009905DC" w:rsidP="006F5195">
      <w:pPr>
        <w:pStyle w:val="Bibliography"/>
      </w:pPr>
      <w:r>
        <w:t xml:space="preserve">8. </w:t>
      </w:r>
      <w:r>
        <w:tab/>
        <w:t xml:space="preserve"> structure of func of enzymes H2CO2 pathway 2002.pdf.</w:t>
      </w:r>
    </w:p>
    <w:p w14:paraId="1D025E3E" w14:textId="77777777" w:rsidR="009905DC" w:rsidRDefault="009905DC" w:rsidP="006F5195">
      <w:pPr>
        <w:pStyle w:val="Bibliography"/>
      </w:pPr>
      <w:r>
        <w:t xml:space="preserve">9. </w:t>
      </w:r>
      <w:r>
        <w:tab/>
      </w:r>
      <w:r>
        <w:rPr>
          <w:b/>
          <w:bCs/>
        </w:rPr>
        <w:t>Costa KC</w:t>
      </w:r>
      <w:r>
        <w:t xml:space="preserve">, </w:t>
      </w:r>
      <w:r>
        <w:rPr>
          <w:b/>
          <w:bCs/>
        </w:rPr>
        <w:t>Leigh JA</w:t>
      </w:r>
      <w:r>
        <w:t xml:space="preserve">. 2014. Metabolic versatility in methanogens. Curr Opin Biotechnol </w:t>
      </w:r>
      <w:r>
        <w:rPr>
          <w:b/>
          <w:bCs/>
        </w:rPr>
        <w:t>29</w:t>
      </w:r>
      <w:r>
        <w:t>:70–75.</w:t>
      </w:r>
    </w:p>
    <w:p w14:paraId="7EE62B6A" w14:textId="77777777" w:rsidR="009905DC" w:rsidRDefault="009905DC" w:rsidP="006F5195">
      <w:pPr>
        <w:pStyle w:val="Bibliography"/>
      </w:pPr>
      <w:r>
        <w:t xml:space="preserve">10. </w:t>
      </w:r>
      <w:r>
        <w:tab/>
      </w:r>
      <w:r>
        <w:rPr>
          <w:b/>
          <w:bCs/>
        </w:rPr>
        <w:t>Welte C</w:t>
      </w:r>
      <w:r>
        <w:t xml:space="preserve">, </w:t>
      </w:r>
      <w:r>
        <w:rPr>
          <w:b/>
          <w:bCs/>
        </w:rPr>
        <w:t>Deppenmeier U</w:t>
      </w:r>
      <w:r>
        <w:t xml:space="preserve">. 2014. Bioenergetics and anaerobic respiratory chains of aceticlastic methanogens. Biochim Biophys Acta BBA - Bioenerg </w:t>
      </w:r>
      <w:r>
        <w:rPr>
          <w:b/>
          <w:bCs/>
        </w:rPr>
        <w:t>1837</w:t>
      </w:r>
      <w:r>
        <w:t>:1130–1147.</w:t>
      </w:r>
    </w:p>
    <w:p w14:paraId="5F1C78DE" w14:textId="77777777" w:rsidR="009905DC" w:rsidRDefault="009905DC" w:rsidP="006F5195">
      <w:pPr>
        <w:pStyle w:val="Bibliography"/>
      </w:pPr>
      <w:r>
        <w:t xml:space="preserve">11.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w:t>
      </w:r>
      <w:r>
        <w:rPr>
          <w:i/>
          <w:iCs/>
        </w:rPr>
        <w:t>Methanosarcina barkeri</w:t>
      </w:r>
      <w:r>
        <w:t xml:space="preserve">. Eur J Biochem </w:t>
      </w:r>
      <w:r>
        <w:rPr>
          <w:b/>
          <w:bCs/>
        </w:rPr>
        <w:t>213</w:t>
      </w:r>
      <w:r>
        <w:t>:529–535.</w:t>
      </w:r>
    </w:p>
    <w:p w14:paraId="6255C41F" w14:textId="77777777" w:rsidR="009905DC" w:rsidRDefault="009905DC" w:rsidP="006F5195">
      <w:pPr>
        <w:pStyle w:val="Bibliography"/>
      </w:pPr>
      <w:r>
        <w:t xml:space="preserve">12. </w:t>
      </w:r>
      <w:r>
        <w:tab/>
      </w:r>
      <w:r>
        <w:rPr>
          <w:b/>
          <w:bCs/>
        </w:rPr>
        <w:t>Kaster A-K</w:t>
      </w:r>
      <w:r>
        <w:t xml:space="preserve">, </w:t>
      </w:r>
      <w:r>
        <w:rPr>
          <w:b/>
          <w:bCs/>
        </w:rPr>
        <w:t>Moll J</w:t>
      </w:r>
      <w:r>
        <w:t xml:space="preserve">, </w:t>
      </w:r>
      <w:r>
        <w:rPr>
          <w:b/>
          <w:bCs/>
        </w:rPr>
        <w:t>Parey K</w:t>
      </w:r>
      <w:r>
        <w:t xml:space="preserve">, </w:t>
      </w:r>
      <w:r>
        <w:rPr>
          <w:b/>
          <w:bCs/>
        </w:rPr>
        <w:t>Thauer RK</w:t>
      </w:r>
      <w:r>
        <w:t xml:space="preserve">. 2011. Coupling of ferredoxin and heterodisulfide reduction via electron bifurcation in hydrogenotrophic methanogenic archaea. Proc Natl Acad Sci </w:t>
      </w:r>
      <w:r>
        <w:rPr>
          <w:b/>
          <w:bCs/>
        </w:rPr>
        <w:t>108</w:t>
      </w:r>
      <w:r>
        <w:t>:2981–2986.</w:t>
      </w:r>
    </w:p>
    <w:p w14:paraId="0F51D38C" w14:textId="77777777" w:rsidR="009905DC" w:rsidRDefault="009905DC" w:rsidP="006F5195">
      <w:pPr>
        <w:pStyle w:val="Bibliography"/>
      </w:pPr>
      <w:r>
        <w:t xml:space="preserve">13.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nov., a new methanogen isolated from salt marsh sediment. Arch Microbiol </w:t>
      </w:r>
      <w:r>
        <w:rPr>
          <w:b/>
          <w:bCs/>
        </w:rPr>
        <w:t>135</w:t>
      </w:r>
      <w:r>
        <w:t>:91–97.</w:t>
      </w:r>
    </w:p>
    <w:p w14:paraId="512D661E" w14:textId="77777777" w:rsidR="009905DC" w:rsidRDefault="009905DC" w:rsidP="006F5195">
      <w:pPr>
        <w:pStyle w:val="Bibliography"/>
      </w:pPr>
      <w:r>
        <w:t xml:space="preserve">14.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r>
        <w:rPr>
          <w:i/>
          <w:iCs/>
        </w:rPr>
        <w:t>Methanococcus maripaludis</w:t>
      </w:r>
      <w:r>
        <w:t xml:space="preserve">. J Bacteriol </w:t>
      </w:r>
      <w:r>
        <w:rPr>
          <w:b/>
          <w:bCs/>
        </w:rPr>
        <w:t>186</w:t>
      </w:r>
      <w:r>
        <w:t>:6956–6969.</w:t>
      </w:r>
    </w:p>
    <w:p w14:paraId="55B378F2" w14:textId="77777777" w:rsidR="009905DC" w:rsidRDefault="009905DC" w:rsidP="006F5195">
      <w:pPr>
        <w:pStyle w:val="Bibliography"/>
      </w:pPr>
      <w:r>
        <w:t xml:space="preserve">15.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6133B2E7" w14:textId="77777777" w:rsidR="009905DC" w:rsidRDefault="009905DC" w:rsidP="006F5195">
      <w:pPr>
        <w:pStyle w:val="Bibliography"/>
      </w:pPr>
      <w:r>
        <w:t xml:space="preserve">16.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176343B4" w14:textId="77777777" w:rsidR="009905DC" w:rsidRDefault="009905DC" w:rsidP="006F5195">
      <w:pPr>
        <w:pStyle w:val="Bibliography"/>
      </w:pPr>
      <w:r>
        <w:t xml:space="preserve">17. </w:t>
      </w:r>
      <w:r>
        <w:tab/>
      </w:r>
      <w:r>
        <w:rPr>
          <w:b/>
          <w:bCs/>
        </w:rPr>
        <w:t>Stock T</w:t>
      </w:r>
      <w:r>
        <w:t xml:space="preserve">, </w:t>
      </w:r>
      <w:r>
        <w:rPr>
          <w:b/>
          <w:bCs/>
        </w:rPr>
        <w:t>Selzer M</w:t>
      </w:r>
      <w:r>
        <w:t xml:space="preserve">, </w:t>
      </w:r>
      <w:r>
        <w:rPr>
          <w:b/>
          <w:bCs/>
        </w:rPr>
        <w:t>Connery S</w:t>
      </w:r>
      <w:r>
        <w:t xml:space="preserve">, </w:t>
      </w:r>
      <w:r>
        <w:rPr>
          <w:b/>
          <w:bCs/>
        </w:rPr>
        <w:t>Seyhan D</w:t>
      </w:r>
      <w:r>
        <w:t xml:space="preserve">, </w:t>
      </w:r>
      <w:r>
        <w:rPr>
          <w:b/>
          <w:bCs/>
        </w:rPr>
        <w:t>Resch A</w:t>
      </w:r>
      <w:r>
        <w:t xml:space="preserve">, </w:t>
      </w:r>
      <w:r>
        <w:rPr>
          <w:b/>
          <w:bCs/>
        </w:rPr>
        <w:t>Rother M</w:t>
      </w:r>
      <w:r>
        <w:t xml:space="preserve">. 2011. Disruption and complementation of the selenocysteine biosynthesis pathway reveals a hierarchy of selenoprotein gene expression in the archaeon </w:t>
      </w:r>
      <w:r>
        <w:rPr>
          <w:i/>
          <w:iCs/>
        </w:rPr>
        <w:t>Methanococcus maripaludis</w:t>
      </w:r>
      <w:r>
        <w:t xml:space="preserve">. Mol Microbiol </w:t>
      </w:r>
      <w:r>
        <w:rPr>
          <w:b/>
          <w:bCs/>
        </w:rPr>
        <w:t>82</w:t>
      </w:r>
      <w:r>
        <w:t>:734–747.</w:t>
      </w:r>
    </w:p>
    <w:p w14:paraId="56290690" w14:textId="77777777" w:rsidR="009905DC" w:rsidRDefault="009905DC" w:rsidP="006F5195">
      <w:pPr>
        <w:pStyle w:val="Bibliography"/>
      </w:pPr>
      <w:r>
        <w:t xml:space="preserve">18.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Microbiol Lett </w:t>
      </w:r>
      <w:r>
        <w:rPr>
          <w:b/>
          <w:bCs/>
        </w:rPr>
        <w:t>238</w:t>
      </w:r>
      <w:r>
        <w:t>:85–91.</w:t>
      </w:r>
    </w:p>
    <w:p w14:paraId="7EEDA8A9" w14:textId="77777777" w:rsidR="009905DC" w:rsidRDefault="009905DC" w:rsidP="006F5195">
      <w:pPr>
        <w:pStyle w:val="Bibliography"/>
      </w:pPr>
      <w:r>
        <w:t xml:space="preserve">19. </w:t>
      </w:r>
      <w:r>
        <w:tab/>
      </w:r>
      <w:r>
        <w:rPr>
          <w:b/>
          <w:bCs/>
        </w:rPr>
        <w:t>Hendrickson EL</w:t>
      </w:r>
      <w:r>
        <w:t xml:space="preserve">, </w:t>
      </w:r>
      <w:r>
        <w:rPr>
          <w:b/>
          <w:bCs/>
        </w:rPr>
        <w:t>Liu Y</w:t>
      </w:r>
      <w:r>
        <w:t xml:space="preserve">, </w:t>
      </w:r>
      <w:r>
        <w:rPr>
          <w:b/>
          <w:bCs/>
        </w:rPr>
        <w:t>Rosas-Sandoval G</w:t>
      </w:r>
      <w:r>
        <w:t xml:space="preserve">, </w:t>
      </w:r>
      <w:r>
        <w:rPr>
          <w:b/>
          <w:bCs/>
        </w:rPr>
        <w:t>Porat I</w:t>
      </w:r>
      <w:r>
        <w:t xml:space="preserve">, </w:t>
      </w:r>
      <w:r>
        <w:rPr>
          <w:b/>
          <w:bCs/>
        </w:rPr>
        <w:t>Soll D</w:t>
      </w:r>
      <w:r>
        <w:t xml:space="preserve">, </w:t>
      </w:r>
      <w:r>
        <w:rPr>
          <w:b/>
          <w:bCs/>
        </w:rPr>
        <w:t>Whitman WB</w:t>
      </w:r>
      <w:r>
        <w:t xml:space="preserve">, </w:t>
      </w:r>
      <w:r>
        <w:rPr>
          <w:b/>
          <w:bCs/>
        </w:rPr>
        <w:t>Leigh JA</w:t>
      </w:r>
      <w:r>
        <w:t xml:space="preserve">. 2008. Global Responses of Methanococcus maripaludis to Specific Nutrient Limitations and Growth Rate. J Bacteriol </w:t>
      </w:r>
      <w:r>
        <w:rPr>
          <w:b/>
          <w:bCs/>
        </w:rPr>
        <w:t>190</w:t>
      </w:r>
      <w:r>
        <w:t>:2198–2205.</w:t>
      </w:r>
    </w:p>
    <w:p w14:paraId="7E6C603D" w14:textId="77777777" w:rsidR="009905DC" w:rsidRDefault="009905DC" w:rsidP="006F5195">
      <w:pPr>
        <w:pStyle w:val="Bibliography"/>
      </w:pPr>
      <w:r>
        <w:t xml:space="preserve">20.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Methanococcus maripaludis. BMC Microbiol </w:t>
      </w:r>
      <w:r>
        <w:rPr>
          <w:b/>
          <w:bCs/>
        </w:rPr>
        <w:t>9</w:t>
      </w:r>
      <w:r>
        <w:t>:149.</w:t>
      </w:r>
    </w:p>
    <w:p w14:paraId="1EB50650" w14:textId="77777777" w:rsidR="009905DC" w:rsidRDefault="009905DC" w:rsidP="006F5195">
      <w:pPr>
        <w:pStyle w:val="Bibliography"/>
      </w:pPr>
      <w:r>
        <w:t xml:space="preserve">21. </w:t>
      </w:r>
      <w:r>
        <w:tab/>
      </w:r>
      <w:r>
        <w:rPr>
          <w:b/>
          <w:bCs/>
        </w:rPr>
        <w:t>Yoon SH</w:t>
      </w:r>
      <w:r>
        <w:t xml:space="preserve">, </w:t>
      </w:r>
      <w:r>
        <w:rPr>
          <w:b/>
          <w:bCs/>
        </w:rPr>
        <w:t>Turkarslan S</w:t>
      </w:r>
      <w:r>
        <w:t xml:space="preserve">, </w:t>
      </w:r>
      <w:r>
        <w:rPr>
          <w:b/>
          <w:bCs/>
        </w:rPr>
        <w:t>Reiss DJ</w:t>
      </w:r>
      <w:r>
        <w:t xml:space="preserve">, </w:t>
      </w:r>
      <w:r>
        <w:rPr>
          <w:b/>
          <w:bCs/>
        </w:rPr>
        <w:t>Pan M</w:t>
      </w:r>
      <w:r>
        <w:t xml:space="preserve">, </w:t>
      </w:r>
      <w:r>
        <w:rPr>
          <w:b/>
          <w:bCs/>
        </w:rPr>
        <w:t>Burn JA</w:t>
      </w:r>
      <w:r>
        <w:t xml:space="preserve">, </w:t>
      </w:r>
      <w:r>
        <w:rPr>
          <w:b/>
          <w:bCs/>
        </w:rPr>
        <w:t>Costa KC</w:t>
      </w:r>
      <w:r>
        <w:t xml:space="preserve">, </w:t>
      </w:r>
      <w:r>
        <w:rPr>
          <w:b/>
          <w:bCs/>
        </w:rPr>
        <w:t>Lie TJ</w:t>
      </w:r>
      <w:r>
        <w:t xml:space="preserve">, </w:t>
      </w:r>
      <w:r>
        <w:rPr>
          <w:b/>
          <w:bCs/>
        </w:rPr>
        <w:t>Slagel J</w:t>
      </w:r>
      <w:r>
        <w:t xml:space="preserve">, </w:t>
      </w:r>
      <w:r>
        <w:rPr>
          <w:b/>
          <w:bCs/>
        </w:rPr>
        <w:t>Moritz RL</w:t>
      </w:r>
      <w:r>
        <w:t xml:space="preserve">, </w:t>
      </w:r>
      <w:r>
        <w:rPr>
          <w:b/>
          <w:bCs/>
        </w:rPr>
        <w:t>Hackett M</w:t>
      </w:r>
      <w:r>
        <w:t xml:space="preserve">, </w:t>
      </w:r>
      <w:r>
        <w:rPr>
          <w:b/>
          <w:bCs/>
        </w:rPr>
        <w:t>Leigh JA</w:t>
      </w:r>
      <w:r>
        <w:t xml:space="preserve">, </w:t>
      </w:r>
      <w:r>
        <w:rPr>
          <w:b/>
          <w:bCs/>
        </w:rPr>
        <w:t>Baliga NS</w:t>
      </w:r>
      <w:r>
        <w:t xml:space="preserve">. 2013. A systems level predictive model for global gene regulation of methanogenesis in a hydrogenotrophic methanogen. Genome Res </w:t>
      </w:r>
      <w:r>
        <w:rPr>
          <w:b/>
          <w:bCs/>
        </w:rPr>
        <w:t>23</w:t>
      </w:r>
      <w:r>
        <w:t>:1839–1851.</w:t>
      </w:r>
    </w:p>
    <w:p w14:paraId="21BFF22C" w14:textId="77777777" w:rsidR="009905DC" w:rsidRDefault="009905DC" w:rsidP="006F5195">
      <w:pPr>
        <w:pStyle w:val="Bibliography"/>
      </w:pPr>
      <w:r>
        <w:t xml:space="preserve">22. </w:t>
      </w:r>
      <w:r>
        <w:tab/>
      </w:r>
      <w:r>
        <w:rPr>
          <w:b/>
          <w:bCs/>
        </w:rPr>
        <w:t>Johnson EF</w:t>
      </w:r>
      <w:r>
        <w:t xml:space="preserve">, </w:t>
      </w:r>
      <w:r>
        <w:rPr>
          <w:b/>
          <w:bCs/>
        </w:rPr>
        <w:t>Mukhopadhyay B</w:t>
      </w:r>
      <w:r>
        <w:t xml:space="preserve">. 2008. Coenzyme F420-Dependent Sulfite Reductase-Enabled Sulfite Detoxification and Use of Sulfite as a Sole Sulfur Source by Methanococcus maripaludis. Appl Environ Microbiol </w:t>
      </w:r>
      <w:r>
        <w:rPr>
          <w:b/>
          <w:bCs/>
        </w:rPr>
        <w:t>74</w:t>
      </w:r>
      <w:r>
        <w:t>:3591–3595.</w:t>
      </w:r>
    </w:p>
    <w:p w14:paraId="5BBA43EB" w14:textId="77777777" w:rsidR="009905DC" w:rsidRDefault="009905DC" w:rsidP="006F5195">
      <w:pPr>
        <w:pStyle w:val="Bibliography"/>
      </w:pPr>
      <w:r>
        <w:lastRenderedPageBreak/>
        <w:t xml:space="preserve">23. </w:t>
      </w:r>
      <w:r>
        <w:tab/>
      </w:r>
      <w:r>
        <w:rPr>
          <w:b/>
          <w:bCs/>
        </w:rPr>
        <w:t>Lie TJ</w:t>
      </w:r>
      <w:r>
        <w:t xml:space="preserve">, </w:t>
      </w:r>
      <w:r>
        <w:rPr>
          <w:b/>
          <w:bCs/>
        </w:rPr>
        <w:t>Dodsworth JA</w:t>
      </w:r>
      <w:r>
        <w:t xml:space="preserve">, </w:t>
      </w:r>
      <w:r>
        <w:rPr>
          <w:b/>
          <w:bCs/>
        </w:rPr>
        <w:t>Nickle DC</w:t>
      </w:r>
      <w:r>
        <w:t xml:space="preserve">, </w:t>
      </w:r>
      <w:r>
        <w:rPr>
          <w:b/>
          <w:bCs/>
        </w:rPr>
        <w:t>Leigh JA</w:t>
      </w:r>
      <w:r>
        <w:t xml:space="preserve">. 2007. Diverse homologues of the archaeal repressor NrpR function similarly in nitrogen regulation. FEMS Microbiol Lett </w:t>
      </w:r>
      <w:r>
        <w:rPr>
          <w:b/>
          <w:bCs/>
        </w:rPr>
        <w:t>271</w:t>
      </w:r>
      <w:r>
        <w:t>:281–288.</w:t>
      </w:r>
    </w:p>
    <w:p w14:paraId="13CC8895" w14:textId="77777777" w:rsidR="009905DC" w:rsidRDefault="009905DC" w:rsidP="006F5195">
      <w:pPr>
        <w:pStyle w:val="Bibliography"/>
      </w:pPr>
      <w:r>
        <w:t xml:space="preserve">24.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28A0796C" w14:textId="77777777" w:rsidR="009905DC" w:rsidRDefault="009905DC" w:rsidP="006F5195">
      <w:pPr>
        <w:pStyle w:val="Bibliography"/>
      </w:pPr>
      <w:r>
        <w:t xml:space="preserve">25.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2F5EEE0A" w14:textId="77777777" w:rsidR="009905DC" w:rsidRDefault="009905DC" w:rsidP="006F5195">
      <w:pPr>
        <w:pStyle w:val="Bibliography"/>
      </w:pPr>
      <w:r>
        <w:t xml:space="preserve">26.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67DECC3F" w14:textId="77777777" w:rsidR="009905DC" w:rsidRDefault="009905DC" w:rsidP="006F5195">
      <w:pPr>
        <w:pStyle w:val="Bibliography"/>
      </w:pPr>
      <w:r>
        <w:t xml:space="preserve">27.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694E8C30" w14:textId="77777777" w:rsidR="009905DC" w:rsidRDefault="009905DC" w:rsidP="006F5195">
      <w:pPr>
        <w:pStyle w:val="Bibliography"/>
      </w:pPr>
      <w:r>
        <w:t xml:space="preserve">28.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w:t>
      </w:r>
      <w:r>
        <w:rPr>
          <w:i/>
          <w:iCs/>
        </w:rPr>
        <w:t>Methanococcus maripaludis S2</w:t>
      </w:r>
      <w:r>
        <w:t xml:space="preserve"> for CO2 capture and conversion to methane. Mol Biosyst </w:t>
      </w:r>
      <w:r>
        <w:rPr>
          <w:b/>
          <w:bCs/>
        </w:rPr>
        <w:t>10</w:t>
      </w:r>
      <w:r>
        <w:t>:1043–1054.</w:t>
      </w:r>
    </w:p>
    <w:p w14:paraId="0564FE95" w14:textId="77777777" w:rsidR="009905DC" w:rsidRDefault="009905DC" w:rsidP="006F5195">
      <w:pPr>
        <w:pStyle w:val="Bibliography"/>
      </w:pPr>
      <w:r>
        <w:t xml:space="preserve">29.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0E87583F" w14:textId="77777777" w:rsidR="009905DC" w:rsidRDefault="009905DC" w:rsidP="006F5195">
      <w:pPr>
        <w:pStyle w:val="Bibliography"/>
      </w:pPr>
      <w:r>
        <w:t xml:space="preserve">30.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7951329D" w14:textId="77777777" w:rsidR="009905DC" w:rsidRDefault="009905DC" w:rsidP="006F5195">
      <w:pPr>
        <w:pStyle w:val="Bibliography"/>
      </w:pPr>
      <w:r>
        <w:t xml:space="preserve">31.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3B0FA70C" w14:textId="77777777" w:rsidR="009905DC" w:rsidRDefault="009905DC" w:rsidP="006F5195">
      <w:pPr>
        <w:pStyle w:val="Bibliography"/>
      </w:pPr>
      <w:r>
        <w:t xml:space="preserve">32.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6288547E" w14:textId="77777777" w:rsidR="009905DC" w:rsidRDefault="009905DC" w:rsidP="006F5195">
      <w:pPr>
        <w:pStyle w:val="Bibliography"/>
      </w:pPr>
      <w:r>
        <w:t xml:space="preserve">33.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231E5D83" w14:textId="77777777" w:rsidR="009905DC" w:rsidRDefault="009905DC" w:rsidP="006F5195">
      <w:pPr>
        <w:pStyle w:val="Bibliography"/>
      </w:pPr>
      <w:r>
        <w:t xml:space="preserve">34.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5EF6281B" w14:textId="77777777" w:rsidR="009905DC" w:rsidRDefault="009905DC" w:rsidP="006F5195">
      <w:pPr>
        <w:pStyle w:val="Bibliography"/>
      </w:pPr>
      <w:r>
        <w:t xml:space="preserve">35.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246D7285" w14:textId="77777777" w:rsidR="009905DC" w:rsidRDefault="009905DC" w:rsidP="006F5195">
      <w:pPr>
        <w:pStyle w:val="Bibliography"/>
      </w:pPr>
      <w:r>
        <w:t xml:space="preserve">36. </w:t>
      </w:r>
      <w:r>
        <w:tab/>
      </w:r>
      <w:r>
        <w:rPr>
          <w:b/>
          <w:bCs/>
        </w:rPr>
        <w:t>Kanehisa M</w:t>
      </w:r>
      <w:r>
        <w:t xml:space="preserve">, </w:t>
      </w:r>
      <w:r>
        <w:rPr>
          <w:b/>
          <w:bCs/>
        </w:rPr>
        <w:t>Goto S</w:t>
      </w:r>
      <w:r>
        <w:t xml:space="preserve">. 2000. KEGG: Kyoto Encyclopedia of Genes and Genomes. Nucleic Acids Res </w:t>
      </w:r>
      <w:r>
        <w:rPr>
          <w:b/>
          <w:bCs/>
        </w:rPr>
        <w:t>28</w:t>
      </w:r>
      <w:r>
        <w:t>:27–30.</w:t>
      </w:r>
    </w:p>
    <w:p w14:paraId="15CF2293" w14:textId="77777777" w:rsidR="009905DC" w:rsidRDefault="009905DC" w:rsidP="006F5195">
      <w:pPr>
        <w:pStyle w:val="Bibliography"/>
      </w:pPr>
      <w:r>
        <w:t xml:space="preserve">37.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466E151A" w14:textId="77777777" w:rsidR="009905DC" w:rsidRDefault="009905DC" w:rsidP="006F5195">
      <w:pPr>
        <w:pStyle w:val="Bibliography"/>
      </w:pPr>
      <w:r>
        <w:t xml:space="preserve">38.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082C6D07" w14:textId="77777777" w:rsidR="009905DC" w:rsidRDefault="009905DC" w:rsidP="006F5195">
      <w:pPr>
        <w:pStyle w:val="Bibliography"/>
      </w:pPr>
      <w:r>
        <w:t xml:space="preserve">39.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2B5F4C35" w14:textId="77777777" w:rsidR="009905DC" w:rsidRDefault="009905DC" w:rsidP="006F5195">
      <w:pPr>
        <w:pStyle w:val="Bibliography"/>
      </w:pPr>
      <w:r>
        <w:t xml:space="preserve">40. </w:t>
      </w:r>
      <w:r>
        <w:tab/>
      </w:r>
      <w:r>
        <w:rPr>
          <w:b/>
          <w:bCs/>
        </w:rPr>
        <w:t>Feist AM</w:t>
      </w:r>
      <w:r>
        <w:t xml:space="preserve">, </w:t>
      </w:r>
      <w:r>
        <w:rPr>
          <w:b/>
          <w:bCs/>
        </w:rPr>
        <w:t>Palsson BO</w:t>
      </w:r>
      <w:r>
        <w:t xml:space="preserve">. 2010. The biomass objective function. Curr Opin Microbiol </w:t>
      </w:r>
      <w:r>
        <w:rPr>
          <w:b/>
          <w:bCs/>
        </w:rPr>
        <w:t>13</w:t>
      </w:r>
      <w:r>
        <w:t>:344–349.</w:t>
      </w:r>
    </w:p>
    <w:p w14:paraId="01FB5C9B" w14:textId="77777777" w:rsidR="009905DC" w:rsidRDefault="009905DC" w:rsidP="006F5195">
      <w:pPr>
        <w:pStyle w:val="Bibliography"/>
      </w:pPr>
      <w:r>
        <w:t xml:space="preserve">41.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231C6780" w14:textId="77777777" w:rsidR="009905DC" w:rsidRDefault="009905DC" w:rsidP="006F5195">
      <w:pPr>
        <w:pStyle w:val="Bibliography"/>
      </w:pPr>
      <w:r>
        <w:t xml:space="preserve">42.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13BB4E08" w14:textId="77777777" w:rsidR="009905DC" w:rsidRDefault="009905DC" w:rsidP="006F5195">
      <w:pPr>
        <w:pStyle w:val="Bibliography"/>
      </w:pPr>
      <w:r>
        <w:lastRenderedPageBreak/>
        <w:t xml:space="preserve">43.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13AD39B0" w14:textId="77777777" w:rsidR="009905DC" w:rsidRDefault="009905DC" w:rsidP="006F5195">
      <w:pPr>
        <w:pStyle w:val="Bibliography"/>
      </w:pPr>
      <w:r>
        <w:t xml:space="preserve">44.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Ehb Hydrogenase Limits Anabolic CO2 Assimilation in the Archaeon </w:t>
      </w:r>
      <w:r>
        <w:rPr>
          <w:i/>
          <w:iCs/>
        </w:rPr>
        <w:t>Methanococcus maripaludis</w:t>
      </w:r>
      <w:r>
        <w:t xml:space="preserve">. J Bacteriol </w:t>
      </w:r>
      <w:r>
        <w:rPr>
          <w:b/>
          <w:bCs/>
        </w:rPr>
        <w:t>188</w:t>
      </w:r>
      <w:r>
        <w:t>:1373–1380.</w:t>
      </w:r>
    </w:p>
    <w:p w14:paraId="778AD1ED" w14:textId="77777777" w:rsidR="009905DC" w:rsidRDefault="009905DC" w:rsidP="006F5195">
      <w:pPr>
        <w:pStyle w:val="Bibliography"/>
      </w:pPr>
      <w:r>
        <w:t xml:space="preserve">45.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23A46BC2" w14:textId="77777777" w:rsidR="009905DC" w:rsidRDefault="009905DC" w:rsidP="006F5195">
      <w:pPr>
        <w:pStyle w:val="Bibliography"/>
      </w:pPr>
      <w:r>
        <w:t xml:space="preserve">46.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Appl Environ Microbiol </w:t>
      </w:r>
      <w:r>
        <w:rPr>
          <w:b/>
          <w:bCs/>
        </w:rPr>
        <w:t>74</w:t>
      </w:r>
      <w:r>
        <w:t>:6584–6590.</w:t>
      </w:r>
    </w:p>
    <w:p w14:paraId="75C6B249" w14:textId="77777777" w:rsidR="009905DC" w:rsidRDefault="009905DC" w:rsidP="006F5195">
      <w:pPr>
        <w:pStyle w:val="Bibliography"/>
      </w:pPr>
      <w:r>
        <w:t xml:space="preserve">47.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r>
        <w:rPr>
          <w:i/>
          <w:iCs/>
        </w:rPr>
        <w:t>Methanococcus maripaludis</w:t>
      </w:r>
      <w:r>
        <w:t xml:space="preserve">. mBio </w:t>
      </w:r>
      <w:r>
        <w:rPr>
          <w:b/>
          <w:bCs/>
        </w:rPr>
        <w:t>4</w:t>
      </w:r>
      <w:r>
        <w:t>:e00062–13.</w:t>
      </w:r>
    </w:p>
    <w:p w14:paraId="62B29F4A" w14:textId="77777777" w:rsidR="009905DC" w:rsidRDefault="009905DC" w:rsidP="006F5195">
      <w:pPr>
        <w:pStyle w:val="Bibliography"/>
      </w:pPr>
      <w:r>
        <w:t xml:space="preserve">4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7995D4FD" w14:textId="77777777" w:rsidR="009905DC" w:rsidRDefault="009905DC" w:rsidP="006F5195">
      <w:pPr>
        <w:pStyle w:val="Bibliography"/>
      </w:pPr>
      <w:r>
        <w:t xml:space="preserve">49.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0418D876" w14:textId="77777777" w:rsidR="009905DC" w:rsidRDefault="009905DC" w:rsidP="006F5195">
      <w:pPr>
        <w:pStyle w:val="Bibliography"/>
      </w:pPr>
      <w:r>
        <w:t xml:space="preserve">50. </w:t>
      </w:r>
      <w:r>
        <w:tab/>
      </w:r>
      <w:r>
        <w:rPr>
          <w:b/>
          <w:bCs/>
        </w:rPr>
        <w:t>Matthews BW</w:t>
      </w:r>
      <w:r>
        <w:t xml:space="preserve">. 1975. Comparison of the predicted and observed secondary structure of T4 phage lysozyme. Biochim Biophys Acta BBA - Protein Struct </w:t>
      </w:r>
      <w:r>
        <w:rPr>
          <w:b/>
          <w:bCs/>
        </w:rPr>
        <w:t>405</w:t>
      </w:r>
      <w:r>
        <w:t>:442–451.</w:t>
      </w:r>
    </w:p>
    <w:p w14:paraId="4834E595" w14:textId="77777777" w:rsidR="009905DC" w:rsidRDefault="009905DC" w:rsidP="006F5195">
      <w:pPr>
        <w:pStyle w:val="Bibliography"/>
      </w:pPr>
      <w:r>
        <w:t xml:space="preserve">51.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3058603E" w14:textId="77777777" w:rsidR="009905DC" w:rsidRDefault="009905DC" w:rsidP="006F5195">
      <w:pPr>
        <w:pStyle w:val="Bibliography"/>
      </w:pPr>
      <w:r>
        <w:t xml:space="preserve">52.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4970FF91" w14:textId="77777777" w:rsidR="009905DC" w:rsidRDefault="009905DC" w:rsidP="006F5195">
      <w:pPr>
        <w:pStyle w:val="Bibliography"/>
      </w:pPr>
      <w:r>
        <w:t xml:space="preserve">53.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w:t>
      </w:r>
      <w:r>
        <w:rPr>
          <w:i/>
          <w:iCs/>
        </w:rPr>
        <w:t>Methanococcus maripaludis</w:t>
      </w:r>
      <w:r>
        <w:t xml:space="preserve">. J Bacteriol </w:t>
      </w:r>
      <w:r>
        <w:rPr>
          <w:b/>
          <w:bCs/>
        </w:rPr>
        <w:t>195</w:t>
      </w:r>
      <w:r>
        <w:t>:1456–1462.</w:t>
      </w:r>
    </w:p>
    <w:p w14:paraId="0F093DBD" w14:textId="77777777" w:rsidR="009905DC" w:rsidRDefault="009905DC" w:rsidP="006F5195">
      <w:pPr>
        <w:pStyle w:val="Bibliography"/>
      </w:pPr>
      <w:r>
        <w:t xml:space="preserve">54. </w:t>
      </w:r>
      <w:r>
        <w:tab/>
      </w:r>
      <w:r>
        <w:rPr>
          <w:b/>
          <w:bCs/>
        </w:rPr>
        <w:t>Setzke E</w:t>
      </w:r>
      <w:r>
        <w:t xml:space="preserve">, </w:t>
      </w:r>
      <w:r>
        <w:rPr>
          <w:b/>
          <w:bCs/>
        </w:rPr>
        <w:t>Hedderich R</w:t>
      </w:r>
      <w:r>
        <w:t xml:space="preserve">, </w:t>
      </w:r>
      <w:r>
        <w:rPr>
          <w:b/>
          <w:bCs/>
        </w:rPr>
        <w:t>Heiden S</w:t>
      </w:r>
      <w:r>
        <w:t xml:space="preserve">, </w:t>
      </w:r>
      <w:r>
        <w:rPr>
          <w:b/>
          <w:bCs/>
        </w:rPr>
        <w:t>Thauer RK</w:t>
      </w:r>
      <w:r>
        <w:t xml:space="preserve">. 1994. H2: heterodisulfide oxidoreductase complex from </w:t>
      </w:r>
      <w:r>
        <w:rPr>
          <w:i/>
          <w:iCs/>
        </w:rPr>
        <w:t>Methanobacterium thermoautotrophicum</w:t>
      </w:r>
      <w:r>
        <w:t xml:space="preserve">. Eur J Biochem </w:t>
      </w:r>
      <w:r>
        <w:rPr>
          <w:b/>
          <w:bCs/>
        </w:rPr>
        <w:t>220</w:t>
      </w:r>
      <w:r>
        <w:t>:139–148.</w:t>
      </w:r>
    </w:p>
    <w:p w14:paraId="709229E3" w14:textId="77777777" w:rsidR="009905DC" w:rsidRDefault="009905DC" w:rsidP="006F5195">
      <w:pPr>
        <w:pStyle w:val="Bibliography"/>
      </w:pPr>
      <w:r>
        <w:t xml:space="preserve">55.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325DEC71" w14:textId="77777777" w:rsidR="009905DC" w:rsidRDefault="009905DC" w:rsidP="006F5195">
      <w:pPr>
        <w:pStyle w:val="Bibliography"/>
      </w:pPr>
      <w:r>
        <w:t xml:space="preserve">56. </w:t>
      </w:r>
      <w:r>
        <w:tab/>
      </w:r>
      <w:r>
        <w:rPr>
          <w:b/>
          <w:bCs/>
        </w:rPr>
        <w:t>Nitschke W</w:t>
      </w:r>
      <w:r>
        <w:t xml:space="preserve">, </w:t>
      </w:r>
      <w:r>
        <w:rPr>
          <w:b/>
          <w:bCs/>
        </w:rPr>
        <w:t>Russell MJ</w:t>
      </w:r>
      <w:r>
        <w:t xml:space="preserve">. 2012. Redox bifurcations: Mechanisms and importance to life now, and at its origin: A widespread means of energy conversion in biology unfolds…. BioEssays </w:t>
      </w:r>
      <w:r>
        <w:rPr>
          <w:b/>
          <w:bCs/>
        </w:rPr>
        <w:t>34</w:t>
      </w:r>
      <w:r>
        <w:t>:106–109.</w:t>
      </w:r>
    </w:p>
    <w:p w14:paraId="58447202" w14:textId="77777777" w:rsidR="009905DC" w:rsidRDefault="009905DC" w:rsidP="006F5195">
      <w:pPr>
        <w:pStyle w:val="Bibliography"/>
      </w:pPr>
      <w:r>
        <w:t xml:space="preserve">57. </w:t>
      </w:r>
      <w:r>
        <w:tab/>
      </w:r>
      <w:r>
        <w:rPr>
          <w:b/>
          <w:bCs/>
        </w:rPr>
        <w:t>Herrmann G</w:t>
      </w:r>
      <w:r>
        <w:t xml:space="preserve">, </w:t>
      </w:r>
      <w:r>
        <w:rPr>
          <w:b/>
          <w:bCs/>
        </w:rPr>
        <w:t>Jayamani E</w:t>
      </w:r>
      <w:r>
        <w:t xml:space="preserve">, </w:t>
      </w:r>
      <w:r>
        <w:rPr>
          <w:b/>
          <w:bCs/>
        </w:rPr>
        <w:t>Mai G</w:t>
      </w:r>
      <w:r>
        <w:t xml:space="preserve">, </w:t>
      </w:r>
      <w:r>
        <w:rPr>
          <w:b/>
          <w:bCs/>
        </w:rPr>
        <w:t>Buckel W</w:t>
      </w:r>
      <w:r>
        <w:t xml:space="preserve">. 2008. Energy Conservation via Electron-Transferring Flavoprotein in Anaerobic Bacteria. J Bacteriol </w:t>
      </w:r>
      <w:r>
        <w:rPr>
          <w:b/>
          <w:bCs/>
        </w:rPr>
        <w:t>190</w:t>
      </w:r>
      <w:r>
        <w:t>:784–791.</w:t>
      </w:r>
    </w:p>
    <w:p w14:paraId="54D69117" w14:textId="77777777" w:rsidR="009905DC" w:rsidRDefault="009905DC" w:rsidP="006F5195">
      <w:pPr>
        <w:pStyle w:val="Bibliography"/>
      </w:pPr>
      <w:r>
        <w:t xml:space="preserve">5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4688FB71" w14:textId="77777777" w:rsidR="009905DC" w:rsidRDefault="009905DC" w:rsidP="006F5195">
      <w:pPr>
        <w:pStyle w:val="Bibliography"/>
      </w:pPr>
      <w:r>
        <w:t xml:space="preserve">59. </w:t>
      </w:r>
      <w:r>
        <w:tab/>
      </w:r>
      <w:r>
        <w:rPr>
          <w:b/>
          <w:bCs/>
        </w:rPr>
        <w:t>Thauer RK</w:t>
      </w:r>
      <w:r>
        <w:t xml:space="preserve">. 2012. The Wolfe cycle comes full circle. Proc Natl Acad Sci </w:t>
      </w:r>
      <w:r>
        <w:rPr>
          <w:b/>
          <w:bCs/>
        </w:rPr>
        <w:t>109</w:t>
      </w:r>
      <w:r>
        <w:t>:15084–15085.</w:t>
      </w:r>
    </w:p>
    <w:p w14:paraId="102300F6" w14:textId="77777777" w:rsidR="009905DC" w:rsidRDefault="009905DC" w:rsidP="006F5195">
      <w:pPr>
        <w:pStyle w:val="Bibliography"/>
      </w:pPr>
      <w:r>
        <w:t xml:space="preserve">60. </w:t>
      </w:r>
      <w:r>
        <w:tab/>
      </w:r>
      <w:r>
        <w:rPr>
          <w:b/>
          <w:bCs/>
        </w:rPr>
        <w:t>Shieh JS</w:t>
      </w:r>
      <w:r>
        <w:t xml:space="preserve">, </w:t>
      </w:r>
      <w:r>
        <w:rPr>
          <w:b/>
          <w:bCs/>
        </w:rPr>
        <w:t>Whitman WB</w:t>
      </w:r>
      <w:r>
        <w:t xml:space="preserve">. 1987. Pathway of acetate assimilation in autotrophic and heterotrophic methanococci. J Bacteriol </w:t>
      </w:r>
      <w:r>
        <w:rPr>
          <w:b/>
          <w:bCs/>
        </w:rPr>
        <w:t>169</w:t>
      </w:r>
      <w:r>
        <w:t>:5327–5329.</w:t>
      </w:r>
    </w:p>
    <w:p w14:paraId="29E887DA" w14:textId="77777777" w:rsidR="009905DC" w:rsidRDefault="009905DC" w:rsidP="006F5195">
      <w:pPr>
        <w:pStyle w:val="Bibliography"/>
      </w:pPr>
      <w:r>
        <w:t xml:space="preserve">61. </w:t>
      </w:r>
      <w:r>
        <w:tab/>
      </w:r>
      <w:r>
        <w:rPr>
          <w:b/>
          <w:bCs/>
        </w:rPr>
        <w:t>Welander PV</w:t>
      </w:r>
      <w:r>
        <w:t xml:space="preserve">, </w:t>
      </w:r>
      <w:r>
        <w:rPr>
          <w:b/>
          <w:bCs/>
        </w:rPr>
        <w:t>Metcalf WW</w:t>
      </w:r>
      <w:r>
        <w:t xml:space="preserve">. 2005. Loss of the </w:t>
      </w:r>
      <w:r>
        <w:rPr>
          <w:i/>
          <w:iCs/>
        </w:rPr>
        <w:t>mtr</w:t>
      </w:r>
      <w:r>
        <w:t xml:space="preserve"> operon in </w:t>
      </w:r>
      <w:r>
        <w:rPr>
          <w:i/>
          <w:iCs/>
        </w:rPr>
        <w:t>Methanosarcina</w:t>
      </w:r>
      <w:r>
        <w:t xml:space="preserve"> blocks growth on methanol, but not methanogenesis, and reveals an unknown methanogenic pathway. Proc Natl Acad Sci U S A </w:t>
      </w:r>
      <w:r>
        <w:rPr>
          <w:b/>
          <w:bCs/>
        </w:rPr>
        <w:t>102</w:t>
      </w:r>
      <w:r>
        <w:t>:10664–10669.</w:t>
      </w:r>
    </w:p>
    <w:p w14:paraId="58B08FA9" w14:textId="77777777" w:rsidR="009905DC" w:rsidRDefault="009905DC" w:rsidP="006F5195">
      <w:pPr>
        <w:pStyle w:val="Bibliography"/>
      </w:pPr>
      <w:r>
        <w:lastRenderedPageBreak/>
        <w:t xml:space="preserve">62.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xml:space="preserve">. Archaea </w:t>
      </w:r>
      <w:r>
        <w:rPr>
          <w:b/>
          <w:bCs/>
        </w:rPr>
        <w:t>2011</w:t>
      </w:r>
      <w:r>
        <w:t>:1–23.</w:t>
      </w:r>
    </w:p>
    <w:p w14:paraId="08841B97" w14:textId="77777777" w:rsidR="009905DC" w:rsidRDefault="009905DC" w:rsidP="006F5195">
      <w:pPr>
        <w:pStyle w:val="Bibliography"/>
      </w:pPr>
      <w:r>
        <w:t xml:space="preserve">63.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4F23377C" w14:textId="77777777" w:rsidR="009905DC" w:rsidRDefault="009905DC" w:rsidP="006F5195">
      <w:pPr>
        <w:pStyle w:val="Bibliography"/>
      </w:pPr>
      <w:r>
        <w:t xml:space="preserve">64.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w:t>
      </w:r>
      <w:r>
        <w:rPr>
          <w:b/>
          <w:bCs/>
        </w:rPr>
        <w:t>197</w:t>
      </w:r>
      <w:r>
        <w:t>:1668–1680.</w:t>
      </w:r>
    </w:p>
    <w:p w14:paraId="151482C4" w14:textId="77777777" w:rsidR="009905DC" w:rsidRDefault="009905DC" w:rsidP="006F5195">
      <w:pPr>
        <w:pStyle w:val="Bibliography"/>
      </w:pPr>
      <w:r>
        <w:t xml:space="preserve">65.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4EE95033" w14:textId="77777777" w:rsidR="009905DC" w:rsidRDefault="009905DC" w:rsidP="006F5195">
      <w:pPr>
        <w:pStyle w:val="Bibliography"/>
      </w:pPr>
      <w:r>
        <w:t xml:space="preserve">66.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67B69ACD" w14:textId="77777777" w:rsidR="009905DC" w:rsidRDefault="009905DC" w:rsidP="006F5195">
      <w:pPr>
        <w:pStyle w:val="Bibliography"/>
      </w:pPr>
      <w:r>
        <w:t xml:space="preserve">67.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635DA85A" w14:textId="77777777" w:rsidR="009905DC" w:rsidRDefault="009905DC" w:rsidP="006F5195">
      <w:pPr>
        <w:pStyle w:val="Bibliography"/>
      </w:pPr>
      <w:r>
        <w:t xml:space="preserve">68. </w:t>
      </w:r>
      <w:r>
        <w:tab/>
      </w:r>
      <w:r>
        <w:rPr>
          <w:b/>
          <w:bCs/>
        </w:rPr>
        <w:t>Feist AM</w:t>
      </w:r>
      <w:r>
        <w:t xml:space="preserve">, </w:t>
      </w:r>
      <w:r>
        <w:rPr>
          <w:b/>
          <w:bCs/>
        </w:rPr>
        <w:t>Henry CS</w:t>
      </w:r>
      <w:r>
        <w:t xml:space="preserve">, </w:t>
      </w:r>
      <w:r>
        <w:rPr>
          <w:b/>
          <w:bCs/>
        </w:rPr>
        <w:t>Reed JL</w:t>
      </w:r>
      <w:r>
        <w:t xml:space="preserve">, </w:t>
      </w:r>
      <w:r>
        <w:rPr>
          <w:b/>
          <w:bCs/>
        </w:rPr>
        <w:t>Krummenacker M</w:t>
      </w:r>
      <w:r>
        <w:t xml:space="preserve">, </w:t>
      </w:r>
      <w:r>
        <w:rPr>
          <w:b/>
          <w:bCs/>
        </w:rPr>
        <w:t>Joyce AR</w:t>
      </w:r>
      <w:r>
        <w:t xml:space="preserve">, </w:t>
      </w:r>
      <w:r>
        <w:rPr>
          <w:b/>
          <w:bCs/>
        </w:rPr>
        <w:t>Karp PD</w:t>
      </w:r>
      <w:r>
        <w:t xml:space="preserve">, </w:t>
      </w:r>
      <w:r>
        <w:rPr>
          <w:b/>
          <w:bCs/>
        </w:rPr>
        <w:t>Broadbelt LJ</w:t>
      </w:r>
      <w:r>
        <w:t xml:space="preserve">, </w:t>
      </w:r>
      <w:r>
        <w:rPr>
          <w:b/>
          <w:bCs/>
        </w:rPr>
        <w:t>Hatzimanikatis V</w:t>
      </w:r>
      <w:r>
        <w:t xml:space="preserve">, </w:t>
      </w:r>
      <w:r>
        <w:rPr>
          <w:b/>
          <w:bCs/>
        </w:rPr>
        <w:t>Palsson BØ</w:t>
      </w:r>
      <w:r>
        <w:t xml:space="preserve">. 2007. A genome-scale metabolic reconstruction for Escherichia coli K-12 MG1655 that accounts for 1260 ORFs and thermodynamic information. Mol Syst Biol </w:t>
      </w:r>
      <w:r>
        <w:rPr>
          <w:b/>
          <w:bCs/>
        </w:rPr>
        <w:t>3</w:t>
      </w:r>
      <w:r>
        <w:t>.</w:t>
      </w:r>
    </w:p>
    <w:p w14:paraId="1B106488" w14:textId="77777777" w:rsidR="009905DC" w:rsidRDefault="009905DC" w:rsidP="006F5195">
      <w:pPr>
        <w:pStyle w:val="Bibliography"/>
      </w:pPr>
      <w:r>
        <w:t xml:space="preserve">69.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w:t>
      </w:r>
      <w:r>
        <w:rPr>
          <w:i/>
          <w:iCs/>
        </w:rPr>
        <w:t>Escherichia coli</w:t>
      </w:r>
      <w:r>
        <w:t xml:space="preserve"> metabolism--2011. Mol Syst Biol </w:t>
      </w:r>
      <w:r>
        <w:rPr>
          <w:b/>
          <w:bCs/>
        </w:rPr>
        <w:t>7</w:t>
      </w:r>
      <w:r>
        <w:t>:535–535.</w:t>
      </w:r>
    </w:p>
    <w:p w14:paraId="5EED7518" w14:textId="77777777" w:rsidR="009905DC" w:rsidRDefault="009905DC" w:rsidP="006F5195">
      <w:pPr>
        <w:pStyle w:val="Bibliography"/>
      </w:pPr>
      <w:r>
        <w:t xml:space="preserve">70.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w:t>
      </w:r>
      <w:r>
        <w:rPr>
          <w:i/>
          <w:iCs/>
        </w:rPr>
        <w:t>Methanococcus maripaludis</w:t>
      </w:r>
      <w:r>
        <w:t xml:space="preserve">. Proc Natl Acad Sci </w:t>
      </w:r>
      <w:r>
        <w:rPr>
          <w:b/>
          <w:bCs/>
        </w:rPr>
        <w:t>110</w:t>
      </w:r>
      <w:r>
        <w:t>:4726–4731.</w:t>
      </w:r>
    </w:p>
    <w:p w14:paraId="56B202B1" w14:textId="77777777" w:rsidR="009905DC" w:rsidRDefault="009905DC" w:rsidP="006F5195">
      <w:pPr>
        <w:pStyle w:val="Bibliography"/>
      </w:pPr>
      <w:r>
        <w:t xml:space="preserve">71. </w:t>
      </w:r>
      <w:r>
        <w:tab/>
      </w:r>
      <w:r>
        <w:rPr>
          <w:b/>
          <w:bCs/>
        </w:rPr>
        <w:t>Degtyarenko K</w:t>
      </w:r>
      <w:r>
        <w:t xml:space="preserve">, </w:t>
      </w:r>
      <w:r>
        <w:rPr>
          <w:b/>
          <w:bCs/>
        </w:rPr>
        <w:t>Matos P de</w:t>
      </w:r>
      <w:r>
        <w:t xml:space="preserve">, </w:t>
      </w:r>
      <w:r>
        <w:rPr>
          <w:b/>
          <w:bCs/>
        </w:rPr>
        <w:t>Ennis M</w:t>
      </w:r>
      <w:r>
        <w:t xml:space="preserve">, </w:t>
      </w:r>
      <w:r>
        <w:rPr>
          <w:b/>
          <w:bCs/>
        </w:rPr>
        <w:t>Hastings J</w:t>
      </w:r>
      <w:r>
        <w:t xml:space="preserve">, </w:t>
      </w:r>
      <w:r>
        <w:rPr>
          <w:b/>
          <w:bCs/>
        </w:rPr>
        <w:t>Zbinden M</w:t>
      </w:r>
      <w:r>
        <w:t xml:space="preserve">, </w:t>
      </w:r>
      <w:r>
        <w:rPr>
          <w:b/>
          <w:bCs/>
        </w:rPr>
        <w:t>McNaught A</w:t>
      </w:r>
      <w:r>
        <w:t xml:space="preserve">, </w:t>
      </w:r>
      <w:r>
        <w:rPr>
          <w:b/>
          <w:bCs/>
        </w:rPr>
        <w:t>Alcántara R</w:t>
      </w:r>
      <w:r>
        <w:t xml:space="preserve">, </w:t>
      </w:r>
      <w:r>
        <w:rPr>
          <w:b/>
          <w:bCs/>
        </w:rPr>
        <w:t>Darsow M</w:t>
      </w:r>
      <w:r>
        <w:t xml:space="preserve">, </w:t>
      </w:r>
      <w:r>
        <w:rPr>
          <w:b/>
          <w:bCs/>
        </w:rPr>
        <w:t>Guedj M</w:t>
      </w:r>
      <w:r>
        <w:t xml:space="preserve">, </w:t>
      </w:r>
      <w:r>
        <w:rPr>
          <w:b/>
          <w:bCs/>
        </w:rPr>
        <w:t>Ashburner M</w:t>
      </w:r>
      <w:r>
        <w:t xml:space="preserve">. 2008. ChEBI: a database and ontology for chemical entities of biological interest. Nucleic Acids Res </w:t>
      </w:r>
      <w:r>
        <w:rPr>
          <w:b/>
          <w:bCs/>
        </w:rPr>
        <w:t>36</w:t>
      </w:r>
      <w:r>
        <w:t>:D344–D350.</w:t>
      </w:r>
    </w:p>
    <w:p w14:paraId="061E2C80" w14:textId="77777777" w:rsidR="009905DC" w:rsidRDefault="009905DC" w:rsidP="006F5195">
      <w:pPr>
        <w:pStyle w:val="Bibliography"/>
      </w:pPr>
      <w:r>
        <w:t xml:space="preserve">72.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4E9DE911" w14:textId="77777777" w:rsidR="009905DC" w:rsidRDefault="009905DC" w:rsidP="006F5195">
      <w:pPr>
        <w:pStyle w:val="Bibliography"/>
      </w:pPr>
      <w:r>
        <w:t xml:space="preserve">73. </w:t>
      </w:r>
      <w:r>
        <w:tab/>
      </w:r>
      <w:r>
        <w:rPr>
          <w:b/>
          <w:bCs/>
        </w:rPr>
        <w:t>Benedict MN</w:t>
      </w:r>
      <w:r>
        <w:t xml:space="preserve">, </w:t>
      </w:r>
      <w:r>
        <w:rPr>
          <w:b/>
          <w:bCs/>
        </w:rPr>
        <w:t>Gonnerman MC</w:t>
      </w:r>
      <w:r>
        <w:t xml:space="preserve">, </w:t>
      </w:r>
      <w:r>
        <w:rPr>
          <w:b/>
          <w:bCs/>
        </w:rPr>
        <w:t>Metcalf WW</w:t>
      </w:r>
      <w:r>
        <w:t xml:space="preserve">, </w:t>
      </w:r>
      <w:r>
        <w:rPr>
          <w:b/>
          <w:bCs/>
        </w:rPr>
        <w:t>Price ND</w:t>
      </w:r>
      <w:r>
        <w:t xml:space="preserve">. 2012. Genome-Scale Metabolic Reconstruction and Hypothesis Testing in the Methanogenic Archaeon </w:t>
      </w:r>
      <w:r>
        <w:rPr>
          <w:i/>
          <w:iCs/>
        </w:rPr>
        <w:t>Methanosarcina acetivorans</w:t>
      </w:r>
      <w:r>
        <w:t xml:space="preserve"> C2A. J Bacteriol </w:t>
      </w:r>
      <w:r>
        <w:rPr>
          <w:b/>
          <w:bCs/>
        </w:rPr>
        <w:t>194</w:t>
      </w:r>
      <w:r>
        <w:t>:855–865.</w:t>
      </w:r>
    </w:p>
    <w:p w14:paraId="662D5F5E" w14:textId="04E04EB0"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3">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77777777" w:rsidR="0098443E" w:rsidRPr="000B43BF" w:rsidRDefault="0098443E" w:rsidP="000B43BF">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00F53A02">
        <w:rPr>
          <w:b w:val="0"/>
          <w:noProof/>
          <w:color w:val="auto"/>
          <w:sz w:val="20"/>
          <w:szCs w:val="20"/>
        </w:rPr>
        <w:t>2</w:t>
      </w:r>
      <w:r w:rsidRPr="00DB27A6">
        <w:rPr>
          <w:b w:val="0"/>
          <w:color w:val="auto"/>
          <w:sz w:val="20"/>
          <w:szCs w:val="20"/>
        </w:rPr>
        <w:fldChar w:fldCharType="end"/>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20C1E8E8" w:rsidR="0098443E" w:rsidRDefault="0098443E" w:rsidP="0098443E">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00F53A02">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del w:id="320" w:author="John Leigh" w:date="2016-01-27T12:36:00Z">
        <w:r w:rsidR="00DB27A6" w:rsidDel="00E60508">
          <w:rPr>
            <w:b w:val="0"/>
            <w:color w:val="auto"/>
            <w:sz w:val="20"/>
            <w:szCs w:val="20"/>
          </w:rPr>
          <w:delText xml:space="preserve">. </w:delText>
        </w:r>
      </w:del>
      <w:ins w:id="321" w:author="John Leigh" w:date="2016-01-27T12:36:00Z">
        <w:r w:rsidR="00E60508">
          <w:rPr>
            <w:b w:val="0"/>
            <w:color w:val="auto"/>
            <w:sz w:val="20"/>
            <w:szCs w:val="20"/>
          </w:rPr>
          <w:t>. L = lethal, N = non-lethal.</w:t>
        </w:r>
      </w:ins>
    </w:p>
    <w:p w14:paraId="0D07C53E" w14:textId="77777777" w:rsidR="004021BA" w:rsidRPr="0026382C" w:rsidRDefault="004021BA" w:rsidP="0026382C">
      <w:pPr>
        <w:rPr>
          <w:b/>
        </w:rPr>
      </w:pPr>
    </w:p>
    <w:sectPr w:rsidR="004021BA" w:rsidRPr="0026382C" w:rsidSect="00F53A02">
      <w:footerReference w:type="default" r:id="rId14"/>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1" w:author="John Leigh" w:date="2016-01-14T17:13:00Z" w:initials="JL">
    <w:p w14:paraId="2B422F06" w14:textId="62FF3B6F" w:rsidR="00B156F4" w:rsidRDefault="00B156F4">
      <w:pPr>
        <w:pStyle w:val="CommentText"/>
      </w:pPr>
      <w:r>
        <w:rPr>
          <w:rStyle w:val="CommentReference"/>
        </w:rPr>
        <w:annotationRef/>
      </w:r>
      <w:r>
        <w:t>?</w:t>
      </w:r>
    </w:p>
  </w:comment>
  <w:comment w:id="86" w:author="John Leigh" w:date="2016-01-26T20:10:00Z" w:initials="JL">
    <w:p w14:paraId="5B8BE021" w14:textId="6F50981B" w:rsidR="00B156F4" w:rsidRDefault="00B156F4">
      <w:pPr>
        <w:pStyle w:val="CommentText"/>
      </w:pPr>
      <w:r>
        <w:rPr>
          <w:rStyle w:val="CommentReference"/>
        </w:rPr>
        <w:annotationRef/>
      </w:r>
      <w:r>
        <w:t>Is this “</w:t>
      </w:r>
      <w:r w:rsidRPr="00FA2B14">
        <w:rPr>
          <w:rFonts w:eastAsia="MS Mincho"/>
        </w:rPr>
        <w:t>the default H</w:t>
      </w:r>
      <w:r w:rsidRPr="00FA2B14">
        <w:rPr>
          <w:rFonts w:eastAsia="MS Mincho"/>
          <w:vertAlign w:val="subscript"/>
        </w:rPr>
        <w:t>2</w:t>
      </w:r>
      <w:r w:rsidRPr="00FA2B14">
        <w:rPr>
          <w:rFonts w:eastAsia="MS Mincho"/>
        </w:rPr>
        <w:t xml:space="preserve"> + CO</w:t>
      </w:r>
      <w:r w:rsidRPr="00FA2B14">
        <w:rPr>
          <w:rFonts w:eastAsia="MS Mincho"/>
          <w:vertAlign w:val="subscript"/>
        </w:rPr>
        <w:t>2</w:t>
      </w:r>
      <w:r w:rsidRPr="00FA2B14">
        <w:rPr>
          <w:rFonts w:eastAsia="MS Mincho"/>
        </w:rPr>
        <w:t xml:space="preserve"> media formulation supplemented with acetate (</w:t>
      </w:r>
      <w:proofErr w:type="spellStart"/>
      <w:r w:rsidRPr="00FA2B14">
        <w:rPr>
          <w:rFonts w:eastAsia="MS Mincho"/>
        </w:rPr>
        <w:t>McNA</w:t>
      </w:r>
      <w:proofErr w:type="spellEnd"/>
      <w:r w:rsidRPr="00FA2B14">
        <w:rPr>
          <w:rFonts w:eastAsia="MS Mincho"/>
        </w:rPr>
        <w:t xml:space="preserve"> medium)</w:t>
      </w:r>
      <w:r>
        <w:rPr>
          <w:rFonts w:eastAsia="MS Mincho"/>
        </w:rPr>
        <w:t>”?</w:t>
      </w:r>
    </w:p>
  </w:comment>
  <w:comment w:id="92" w:author="John Leigh" w:date="2016-01-26T20:24:00Z" w:initials="JL">
    <w:p w14:paraId="6F5D3031" w14:textId="77777777" w:rsidR="00B156F4" w:rsidRDefault="00B156F4" w:rsidP="00083FBB">
      <w:pPr>
        <w:pStyle w:val="CommentText"/>
      </w:pPr>
      <w:r>
        <w:rPr>
          <w:rStyle w:val="CommentReference"/>
        </w:rPr>
        <w:annotationRef/>
      </w:r>
      <w:r>
        <w:t>These aren’t really time points, are they?</w:t>
      </w:r>
    </w:p>
  </w:comment>
  <w:comment w:id="94" w:author="John Leigh" w:date="2016-01-25T14:56:00Z" w:initials="JL">
    <w:p w14:paraId="5B734BB2" w14:textId="0EB957D9" w:rsidR="00B156F4" w:rsidRDefault="00B156F4">
      <w:pPr>
        <w:pStyle w:val="CommentText"/>
      </w:pPr>
      <w:r>
        <w:rPr>
          <w:rStyle w:val="CommentReference"/>
        </w:rPr>
        <w:annotationRef/>
      </w:r>
      <w:r>
        <w:t>Specify what was used for a blank.  H2O?</w:t>
      </w:r>
    </w:p>
  </w:comment>
  <w:comment w:id="97" w:author="John Leigh" w:date="2016-01-26T20:07:00Z" w:initials="JL">
    <w:p w14:paraId="170B53B3" w14:textId="5B51E8DC" w:rsidR="00B156F4" w:rsidRDefault="00B156F4">
      <w:pPr>
        <w:pStyle w:val="CommentText"/>
      </w:pPr>
      <w:ins w:id="99" w:author="John Leigh" w:date="2016-01-26T20:06:00Z">
        <w:r>
          <w:rPr>
            <w:rStyle w:val="CommentReference"/>
          </w:rPr>
          <w:annotationRef/>
        </w:r>
      </w:ins>
      <w:r>
        <w:t>I moved this because I think it refers to actual measured growth yields, not predicted growth yields.  Am I correct?</w:t>
      </w:r>
    </w:p>
  </w:comment>
  <w:comment w:id="143" w:author="John Leigh" w:date="2016-01-25T15:08:00Z" w:initials="JL">
    <w:p w14:paraId="081DB59E" w14:textId="4FC40F50" w:rsidR="00B156F4" w:rsidRDefault="00B156F4">
      <w:pPr>
        <w:pStyle w:val="CommentText"/>
      </w:pPr>
      <w:r>
        <w:rPr>
          <w:rStyle w:val="CommentReference"/>
        </w:rPr>
        <w:annotationRef/>
      </w:r>
      <w:r>
        <w:t>These aren’t really time points, are they?</w:t>
      </w:r>
    </w:p>
  </w:comment>
  <w:comment w:id="144" w:author="John Leigh" w:date="2016-01-26T16:27:00Z" w:initials="JL">
    <w:p w14:paraId="2B48BA92" w14:textId="2A1F3F9D" w:rsidR="00B156F4" w:rsidRDefault="00B156F4">
      <w:pPr>
        <w:pStyle w:val="CommentText"/>
      </w:pPr>
      <w:r>
        <w:rPr>
          <w:rStyle w:val="CommentReference"/>
        </w:rPr>
        <w:annotationRef/>
      </w:r>
      <w:proofErr w:type="gramStart"/>
      <w:r>
        <w:t>likewise</w:t>
      </w:r>
      <w:proofErr w:type="gramEnd"/>
    </w:p>
  </w:comment>
  <w:comment w:id="184" w:author="Administrator" w:date="2016-01-12T09:34:00Z" w:initials="A">
    <w:p w14:paraId="7949D5C1" w14:textId="2AEFB493" w:rsidR="00B156F4" w:rsidRDefault="00B156F4">
      <w:pPr>
        <w:pStyle w:val="CommentText"/>
      </w:pPr>
      <w:r>
        <w:rPr>
          <w:rStyle w:val="CommentReference"/>
        </w:rPr>
        <w:annotationRef/>
      </w:r>
      <w:r>
        <w:t>These numbers may need slight updates before final submission</w:t>
      </w:r>
    </w:p>
  </w:comment>
  <w:comment w:id="186" w:author="John Leigh" w:date="2016-01-26T14:36:00Z" w:initials="JL">
    <w:p w14:paraId="44765985" w14:textId="12640B85" w:rsidR="00B156F4" w:rsidRDefault="00B156F4">
      <w:pPr>
        <w:pStyle w:val="CommentText"/>
      </w:pPr>
      <w:r>
        <w:rPr>
          <w:rStyle w:val="CommentReference"/>
        </w:rPr>
        <w:annotationRef/>
      </w:r>
      <w:r>
        <w:t xml:space="preserve">I feel like there is some ambiguity in our use of the term hydrogenotrophic.  Here you mean methanogenesis from H2 and CO2, but elsewhere it means methanogenesis in methanogens without cytochromes.  </w:t>
      </w:r>
      <w:proofErr w:type="spellStart"/>
      <w:r>
        <w:t>Thauer</w:t>
      </w:r>
      <w:proofErr w:type="spellEnd"/>
      <w:r>
        <w:t xml:space="preserve"> solved the ambiguity by calling the two types with and without </w:t>
      </w:r>
      <w:proofErr w:type="spellStart"/>
      <w:r>
        <w:t>cyctochromes</w:t>
      </w:r>
      <w:proofErr w:type="spellEnd"/>
      <w:r>
        <w:t>.</w:t>
      </w:r>
    </w:p>
  </w:comment>
  <w:comment w:id="189" w:author="John Leigh" w:date="2016-01-26T14:37:00Z" w:initials="JL">
    <w:p w14:paraId="724B5A55" w14:textId="2F366232" w:rsidR="00B156F4" w:rsidRDefault="00B156F4">
      <w:pPr>
        <w:pStyle w:val="CommentText"/>
      </w:pPr>
      <w:r>
        <w:rPr>
          <w:rStyle w:val="CommentReference"/>
        </w:rPr>
        <w:annotationRef/>
      </w:r>
      <w:r>
        <w:t>?</w:t>
      </w:r>
    </w:p>
  </w:comment>
  <w:comment w:id="190" w:author="John Leigh" w:date="2016-01-27T13:53:00Z" w:initials="JL">
    <w:p w14:paraId="3B3C1637" w14:textId="4B437F38" w:rsidR="00B156F4" w:rsidRDefault="00B156F4">
      <w:pPr>
        <w:pStyle w:val="CommentText"/>
      </w:pPr>
      <w:r>
        <w:rPr>
          <w:rStyle w:val="CommentReference"/>
        </w:rPr>
        <w:annotationRef/>
      </w:r>
      <w:r>
        <w:t xml:space="preserve">How about a pathway figure?  You could use my </w:t>
      </w:r>
      <w:proofErr w:type="spellStart"/>
      <w:r>
        <w:t>powerpoint</w:t>
      </w:r>
      <w:proofErr w:type="spellEnd"/>
      <w:r>
        <w:t xml:space="preserve"> slide as a starting point if you want.  </w:t>
      </w:r>
    </w:p>
  </w:comment>
  <w:comment w:id="195" w:author="John Leigh" w:date="2016-01-26T14:42:00Z" w:initials="JL">
    <w:p w14:paraId="4FB1FB71" w14:textId="5C7EA970" w:rsidR="00B156F4" w:rsidRDefault="00B156F4">
      <w:pPr>
        <w:pStyle w:val="CommentText"/>
      </w:pPr>
      <w:ins w:id="198" w:author="John Leigh" w:date="2016-01-26T14:41:00Z">
        <w:r>
          <w:rPr>
            <w:rStyle w:val="CommentReference"/>
          </w:rPr>
          <w:annotationRef/>
        </w:r>
      </w:ins>
      <w:r>
        <w:t>Some reviewers may challenge the term energy conservation, since it does not lead directly to ATP.</w:t>
      </w:r>
    </w:p>
  </w:comment>
  <w:comment w:id="213" w:author="John Leigh" w:date="2016-01-27T13:55:00Z" w:initials="JL">
    <w:p w14:paraId="6458A37B" w14:textId="6DB6B4CD" w:rsidR="00B156F4" w:rsidRDefault="00B156F4">
      <w:pPr>
        <w:pStyle w:val="CommentText"/>
      </w:pPr>
      <w:ins w:id="228" w:author="John Leigh" w:date="2016-01-27T13:54:00Z">
        <w:r>
          <w:rPr>
            <w:rStyle w:val="CommentReference"/>
          </w:rPr>
          <w:annotationRef/>
        </w:r>
      </w:ins>
      <w:r>
        <w:t xml:space="preserve">I have a </w:t>
      </w:r>
      <w:proofErr w:type="spellStart"/>
      <w:r>
        <w:t>powerpoint</w:t>
      </w:r>
      <w:proofErr w:type="spellEnd"/>
      <w:r>
        <w:t xml:space="preserve"> slide of this too, if you want to make it into a figure.</w:t>
      </w:r>
    </w:p>
  </w:comment>
  <w:comment w:id="278" w:author="John Leigh" w:date="2016-01-27T12:21:00Z" w:initials="JL">
    <w:p w14:paraId="63A94308" w14:textId="4D02158D" w:rsidR="00B156F4" w:rsidRDefault="00B156F4">
      <w:pPr>
        <w:pStyle w:val="CommentText"/>
      </w:pPr>
      <w:r>
        <w:rPr>
          <w:rStyle w:val="CommentReference"/>
        </w:rPr>
        <w:annotationRef/>
      </w:r>
      <w:r>
        <w:t xml:space="preserve">It would help me to have an explanation of what goes in to </w:t>
      </w:r>
      <w:proofErr w:type="gramStart"/>
      <w:r>
        <w:t>the  determination</w:t>
      </w:r>
      <w:proofErr w:type="gramEnd"/>
      <w:r>
        <w:t xml:space="preserve"> of these automated values.</w:t>
      </w:r>
    </w:p>
  </w:comment>
  <w:comment w:id="279" w:author="John Leigh" w:date="2016-01-27T12:16:00Z" w:initials="JL">
    <w:p w14:paraId="66F39CDA" w14:textId="2FE3B9A5" w:rsidR="00B156F4" w:rsidRDefault="00B156F4">
      <w:pPr>
        <w:pStyle w:val="CommentText"/>
      </w:pPr>
      <w:r>
        <w:rPr>
          <w:rStyle w:val="CommentReference"/>
        </w:rPr>
        <w:annotationRef/>
      </w:r>
      <w:r>
        <w:t xml:space="preserve">GAM is largely the ATP required for biosynthesis, right?  Should you mention this to enhance understanding of what GAM means?  BTW, your value is not too different from the ATP requirement for biosynthesis of cell mass calculated by </w:t>
      </w:r>
      <w:proofErr w:type="spellStart"/>
      <w:r>
        <w:t>Barny</w:t>
      </w:r>
      <w:proofErr w:type="spellEnd"/>
      <w:r>
        <w:t xml:space="preserve"> Whitman.</w:t>
      </w:r>
    </w:p>
  </w:comment>
  <w:comment w:id="282" w:author="John Leigh" w:date="2016-01-26T20:34:00Z" w:initials="JL">
    <w:p w14:paraId="1F9AA797" w14:textId="3A17667A" w:rsidR="00B156F4" w:rsidRDefault="00B156F4">
      <w:pPr>
        <w:pStyle w:val="CommentText"/>
      </w:pPr>
      <w:ins w:id="285" w:author="John Leigh" w:date="2016-01-26T20:33:00Z">
        <w:r>
          <w:rPr>
            <w:rStyle w:val="CommentReference"/>
          </w:rPr>
          <w:annotationRef/>
        </w:r>
      </w:ins>
      <w:r>
        <w:t>Correct?</w:t>
      </w:r>
    </w:p>
  </w:comment>
  <w:comment w:id="287" w:author="John Leigh" w:date="2016-01-27T12:18:00Z" w:initials="JL">
    <w:p w14:paraId="53F4DB78" w14:textId="5A16B159" w:rsidR="00B156F4" w:rsidRDefault="00B156F4">
      <w:pPr>
        <w:pStyle w:val="CommentText"/>
      </w:pPr>
      <w:r>
        <w:rPr>
          <w:rStyle w:val="CommentReference"/>
        </w:rPr>
        <w:annotationRef/>
      </w:r>
      <w:r>
        <w:t>How much difference would the presence and absence of acetate make for GAM?</w:t>
      </w:r>
    </w:p>
  </w:comment>
  <w:comment w:id="305" w:author="John Leigh" w:date="2016-01-27T12:54:00Z" w:initials="JL">
    <w:p w14:paraId="7417E618" w14:textId="1ECB0E61" w:rsidR="00B156F4" w:rsidRDefault="00B156F4">
      <w:pPr>
        <w:pStyle w:val="CommentText"/>
      </w:pPr>
      <w:r>
        <w:rPr>
          <w:rStyle w:val="CommentReference"/>
        </w:rPr>
        <w:annotationRef/>
      </w:r>
      <w:r>
        <w:t>I find this explanation convoluted.  Isn’t use of GAPOR in the model a simpler explanation?</w:t>
      </w:r>
    </w:p>
  </w:comment>
  <w:comment w:id="306" w:author="Administrator" w:date="2015-09-08T16:33:00Z" w:initials="A">
    <w:p w14:paraId="65A7EB78" w14:textId="77777777" w:rsidR="00B156F4" w:rsidRDefault="00B156F4">
      <w:pPr>
        <w:pStyle w:val="CommentText"/>
      </w:pPr>
      <w:r>
        <w:rPr>
          <w:rStyle w:val="CommentReference"/>
        </w:rPr>
        <w:annotationRef/>
      </w:r>
      <w:r>
        <w:t>Is this common sense enough? Do I need a specific source here?</w:t>
      </w:r>
    </w:p>
  </w:comment>
  <w:comment w:id="307" w:author="John Leigh" w:date="2016-01-27T12:57:00Z" w:initials="JL">
    <w:p w14:paraId="2851E44A" w14:textId="218CDE34" w:rsidR="00B156F4" w:rsidRDefault="00B156F4">
      <w:pPr>
        <w:pStyle w:val="CommentText"/>
      </w:pPr>
      <w:r>
        <w:rPr>
          <w:rStyle w:val="CommentReference"/>
        </w:rPr>
        <w:annotationRef/>
      </w:r>
      <w:r>
        <w:t>I think it’s common sense enough.</w:t>
      </w:r>
    </w:p>
  </w:comment>
  <w:comment w:id="308" w:author="Administrator" w:date="2016-01-12T10:02:00Z" w:initials="A">
    <w:p w14:paraId="76015A91" w14:textId="45DA0298" w:rsidR="00B156F4" w:rsidRDefault="00B156F4">
      <w:pPr>
        <w:pStyle w:val="CommentText"/>
      </w:pPr>
      <w:r>
        <w:rPr>
          <w:rStyle w:val="CommentReference"/>
        </w:rPr>
        <w:annotationRef/>
      </w:r>
      <w:r>
        <w:t>Should I have a result and figure of running this code here? Or does it speak for itself?</w:t>
      </w:r>
    </w:p>
  </w:comment>
  <w:comment w:id="309" w:author="Administrator" w:date="2015-09-09T12:18:00Z" w:initials="A">
    <w:p w14:paraId="2CFC762C" w14:textId="77777777" w:rsidR="00B156F4" w:rsidRDefault="00B156F4">
      <w:pPr>
        <w:pStyle w:val="CommentText"/>
      </w:pPr>
      <w:r>
        <w:rPr>
          <w:rStyle w:val="CommentReference"/>
        </w:rPr>
        <w:annotationRef/>
      </w:r>
      <w:r>
        <w:t>This is very much a “Data Availability” type section; perhaps it deserves its own short section separate from Results?</w:t>
      </w:r>
    </w:p>
  </w:comment>
  <w:comment w:id="312" w:author="John Leigh" w:date="2016-01-27T13:10:00Z" w:initials="JL">
    <w:p w14:paraId="1FE17D64" w14:textId="401C6FD9" w:rsidR="00B156F4" w:rsidRDefault="00B156F4">
      <w:pPr>
        <w:pStyle w:val="CommentText"/>
      </w:pPr>
      <w:ins w:id="314" w:author="John Leigh" w:date="2016-01-27T13:09:00Z">
        <w:r>
          <w:rPr>
            <w:rStyle w:val="CommentReference"/>
          </w:rPr>
          <w:annotationRef/>
        </w:r>
      </w:ins>
      <w:r>
        <w:t>Our pathway is chemiosmotic too due to sodium ion export and import by ATPas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720CFB" w14:textId="77777777" w:rsidR="00B156F4" w:rsidRDefault="00B156F4" w:rsidP="00516D83">
      <w:pPr>
        <w:spacing w:after="0" w:line="240" w:lineRule="auto"/>
      </w:pPr>
      <w:r>
        <w:separator/>
      </w:r>
    </w:p>
  </w:endnote>
  <w:endnote w:type="continuationSeparator" w:id="0">
    <w:p w14:paraId="59AAD0F5" w14:textId="77777777" w:rsidR="00B156F4" w:rsidRDefault="00B156F4"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B156F4" w:rsidRDefault="00B156F4">
    <w:pPr>
      <w:pStyle w:val="Footer"/>
      <w:jc w:val="center"/>
    </w:pPr>
    <w:r>
      <w:fldChar w:fldCharType="begin"/>
    </w:r>
    <w:r>
      <w:instrText xml:space="preserve"> PAGE   \* MERGEFORMAT </w:instrText>
    </w:r>
    <w:r>
      <w:fldChar w:fldCharType="separate"/>
    </w:r>
    <w:r w:rsidR="00CB411E">
      <w:rPr>
        <w:noProof/>
      </w:rPr>
      <w:t>25</w:t>
    </w:r>
    <w:r>
      <w:rPr>
        <w:noProof/>
      </w:rPr>
      <w:fldChar w:fldCharType="end"/>
    </w:r>
  </w:p>
  <w:p w14:paraId="45C11215" w14:textId="77777777" w:rsidR="00B156F4" w:rsidRDefault="00B156F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82726" w14:textId="77777777" w:rsidR="00B156F4" w:rsidRDefault="00B156F4" w:rsidP="00516D83">
      <w:pPr>
        <w:spacing w:after="0" w:line="240" w:lineRule="auto"/>
      </w:pPr>
      <w:r>
        <w:separator/>
      </w:r>
    </w:p>
  </w:footnote>
  <w:footnote w:type="continuationSeparator" w:id="0">
    <w:p w14:paraId="4A2B37C5" w14:textId="77777777" w:rsidR="00B156F4" w:rsidRDefault="00B156F4" w:rsidP="00516D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3090D"/>
    <w:rsid w:val="000315D0"/>
    <w:rsid w:val="000357B9"/>
    <w:rsid w:val="00037BDF"/>
    <w:rsid w:val="000408FB"/>
    <w:rsid w:val="000433A3"/>
    <w:rsid w:val="00046038"/>
    <w:rsid w:val="00063E5C"/>
    <w:rsid w:val="00066B7A"/>
    <w:rsid w:val="00070CFD"/>
    <w:rsid w:val="00073EBE"/>
    <w:rsid w:val="0007719F"/>
    <w:rsid w:val="000809A9"/>
    <w:rsid w:val="00080C5F"/>
    <w:rsid w:val="00081432"/>
    <w:rsid w:val="00081E0C"/>
    <w:rsid w:val="0008303F"/>
    <w:rsid w:val="00083FBB"/>
    <w:rsid w:val="00091F35"/>
    <w:rsid w:val="00094E1E"/>
    <w:rsid w:val="000B21BA"/>
    <w:rsid w:val="000B27FA"/>
    <w:rsid w:val="000B39C1"/>
    <w:rsid w:val="000B43BF"/>
    <w:rsid w:val="000B4992"/>
    <w:rsid w:val="000B7D99"/>
    <w:rsid w:val="000C33FB"/>
    <w:rsid w:val="000C35D5"/>
    <w:rsid w:val="000C75B4"/>
    <w:rsid w:val="000D34F2"/>
    <w:rsid w:val="000D63C1"/>
    <w:rsid w:val="000E0E23"/>
    <w:rsid w:val="000E1AD1"/>
    <w:rsid w:val="000F03F7"/>
    <w:rsid w:val="000F15FA"/>
    <w:rsid w:val="000F5D2B"/>
    <w:rsid w:val="000F6195"/>
    <w:rsid w:val="001056FA"/>
    <w:rsid w:val="00105926"/>
    <w:rsid w:val="00111F78"/>
    <w:rsid w:val="00112595"/>
    <w:rsid w:val="001143B5"/>
    <w:rsid w:val="00121FDF"/>
    <w:rsid w:val="00126BCF"/>
    <w:rsid w:val="0014251A"/>
    <w:rsid w:val="001637CD"/>
    <w:rsid w:val="001657E5"/>
    <w:rsid w:val="00166CBF"/>
    <w:rsid w:val="00172424"/>
    <w:rsid w:val="001801A5"/>
    <w:rsid w:val="00184019"/>
    <w:rsid w:val="00185D86"/>
    <w:rsid w:val="001908F4"/>
    <w:rsid w:val="00197EC3"/>
    <w:rsid w:val="001A5358"/>
    <w:rsid w:val="001B65A0"/>
    <w:rsid w:val="001C0A06"/>
    <w:rsid w:val="001C201F"/>
    <w:rsid w:val="001C5798"/>
    <w:rsid w:val="001D1107"/>
    <w:rsid w:val="001D7261"/>
    <w:rsid w:val="001E4B82"/>
    <w:rsid w:val="001E6ABD"/>
    <w:rsid w:val="001F26CD"/>
    <w:rsid w:val="001F3FCA"/>
    <w:rsid w:val="001F417F"/>
    <w:rsid w:val="001F4A61"/>
    <w:rsid w:val="001F7E98"/>
    <w:rsid w:val="0021112D"/>
    <w:rsid w:val="00214692"/>
    <w:rsid w:val="00224D24"/>
    <w:rsid w:val="00226F75"/>
    <w:rsid w:val="002276C9"/>
    <w:rsid w:val="00230593"/>
    <w:rsid w:val="00230C84"/>
    <w:rsid w:val="00231585"/>
    <w:rsid w:val="002372A9"/>
    <w:rsid w:val="002400F7"/>
    <w:rsid w:val="00243CF0"/>
    <w:rsid w:val="002607EE"/>
    <w:rsid w:val="0026382C"/>
    <w:rsid w:val="002659AE"/>
    <w:rsid w:val="00266387"/>
    <w:rsid w:val="002670AD"/>
    <w:rsid w:val="00270704"/>
    <w:rsid w:val="00270FE5"/>
    <w:rsid w:val="00274688"/>
    <w:rsid w:val="00276128"/>
    <w:rsid w:val="0027696A"/>
    <w:rsid w:val="00277E47"/>
    <w:rsid w:val="0028794B"/>
    <w:rsid w:val="00292115"/>
    <w:rsid w:val="002A1B75"/>
    <w:rsid w:val="002A1DF2"/>
    <w:rsid w:val="002A6145"/>
    <w:rsid w:val="002C5D66"/>
    <w:rsid w:val="002D69DB"/>
    <w:rsid w:val="002D7B41"/>
    <w:rsid w:val="002E4EC0"/>
    <w:rsid w:val="002E5B7E"/>
    <w:rsid w:val="002F28F6"/>
    <w:rsid w:val="002F7577"/>
    <w:rsid w:val="00313809"/>
    <w:rsid w:val="00314946"/>
    <w:rsid w:val="003153D3"/>
    <w:rsid w:val="0031618C"/>
    <w:rsid w:val="00322F94"/>
    <w:rsid w:val="00323D79"/>
    <w:rsid w:val="003307B5"/>
    <w:rsid w:val="00334FFD"/>
    <w:rsid w:val="0034629A"/>
    <w:rsid w:val="00347F50"/>
    <w:rsid w:val="003512E9"/>
    <w:rsid w:val="00351533"/>
    <w:rsid w:val="003523DD"/>
    <w:rsid w:val="0036089A"/>
    <w:rsid w:val="00360C55"/>
    <w:rsid w:val="00364662"/>
    <w:rsid w:val="003730CF"/>
    <w:rsid w:val="00381A37"/>
    <w:rsid w:val="003840C4"/>
    <w:rsid w:val="0039482D"/>
    <w:rsid w:val="00396D65"/>
    <w:rsid w:val="003A09C4"/>
    <w:rsid w:val="003A1525"/>
    <w:rsid w:val="003B00CF"/>
    <w:rsid w:val="003C13B2"/>
    <w:rsid w:val="003C36FB"/>
    <w:rsid w:val="003C6A45"/>
    <w:rsid w:val="003C7D79"/>
    <w:rsid w:val="003D5830"/>
    <w:rsid w:val="003E12B1"/>
    <w:rsid w:val="003E2C91"/>
    <w:rsid w:val="003E4220"/>
    <w:rsid w:val="003F2775"/>
    <w:rsid w:val="003F49E1"/>
    <w:rsid w:val="004021BA"/>
    <w:rsid w:val="00403FFC"/>
    <w:rsid w:val="00406AA7"/>
    <w:rsid w:val="00407143"/>
    <w:rsid w:val="00407F1B"/>
    <w:rsid w:val="004105BE"/>
    <w:rsid w:val="00414739"/>
    <w:rsid w:val="00422297"/>
    <w:rsid w:val="0042348F"/>
    <w:rsid w:val="00426CA7"/>
    <w:rsid w:val="004345D8"/>
    <w:rsid w:val="00435253"/>
    <w:rsid w:val="00444242"/>
    <w:rsid w:val="004525E8"/>
    <w:rsid w:val="00457A03"/>
    <w:rsid w:val="00463DCB"/>
    <w:rsid w:val="00464C5C"/>
    <w:rsid w:val="00464CF2"/>
    <w:rsid w:val="004677F8"/>
    <w:rsid w:val="00467AD6"/>
    <w:rsid w:val="0047027D"/>
    <w:rsid w:val="0048251B"/>
    <w:rsid w:val="004851F9"/>
    <w:rsid w:val="004862FB"/>
    <w:rsid w:val="004913FB"/>
    <w:rsid w:val="00492B43"/>
    <w:rsid w:val="00494656"/>
    <w:rsid w:val="004A10CC"/>
    <w:rsid w:val="004A29F8"/>
    <w:rsid w:val="004B077E"/>
    <w:rsid w:val="004B6D79"/>
    <w:rsid w:val="004B6EF9"/>
    <w:rsid w:val="004C3845"/>
    <w:rsid w:val="004D13B8"/>
    <w:rsid w:val="004D255E"/>
    <w:rsid w:val="004D5C60"/>
    <w:rsid w:val="004D5C98"/>
    <w:rsid w:val="004D5DCF"/>
    <w:rsid w:val="004E13F9"/>
    <w:rsid w:val="004F28CF"/>
    <w:rsid w:val="00501D70"/>
    <w:rsid w:val="005113F6"/>
    <w:rsid w:val="005119EB"/>
    <w:rsid w:val="00511AD1"/>
    <w:rsid w:val="0051269C"/>
    <w:rsid w:val="00513827"/>
    <w:rsid w:val="0051683C"/>
    <w:rsid w:val="00516D83"/>
    <w:rsid w:val="00522919"/>
    <w:rsid w:val="00525248"/>
    <w:rsid w:val="005278ED"/>
    <w:rsid w:val="00527D1A"/>
    <w:rsid w:val="00535032"/>
    <w:rsid w:val="005439A6"/>
    <w:rsid w:val="00546886"/>
    <w:rsid w:val="00552A03"/>
    <w:rsid w:val="00552DFC"/>
    <w:rsid w:val="00555D72"/>
    <w:rsid w:val="00556F79"/>
    <w:rsid w:val="00557844"/>
    <w:rsid w:val="00563757"/>
    <w:rsid w:val="005652C8"/>
    <w:rsid w:val="00571211"/>
    <w:rsid w:val="00571C2A"/>
    <w:rsid w:val="00571EEA"/>
    <w:rsid w:val="00576333"/>
    <w:rsid w:val="00584373"/>
    <w:rsid w:val="00586344"/>
    <w:rsid w:val="005A081E"/>
    <w:rsid w:val="005A6784"/>
    <w:rsid w:val="005A743B"/>
    <w:rsid w:val="005B2988"/>
    <w:rsid w:val="005B4979"/>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237A0"/>
    <w:rsid w:val="00627847"/>
    <w:rsid w:val="006322C1"/>
    <w:rsid w:val="006331D1"/>
    <w:rsid w:val="00635FDE"/>
    <w:rsid w:val="00637BEF"/>
    <w:rsid w:val="00641032"/>
    <w:rsid w:val="00643EEA"/>
    <w:rsid w:val="00650EC2"/>
    <w:rsid w:val="00651B46"/>
    <w:rsid w:val="00651D44"/>
    <w:rsid w:val="00655A28"/>
    <w:rsid w:val="006602A6"/>
    <w:rsid w:val="00665411"/>
    <w:rsid w:val="00666EBB"/>
    <w:rsid w:val="00673E4C"/>
    <w:rsid w:val="00676337"/>
    <w:rsid w:val="00681980"/>
    <w:rsid w:val="00692E06"/>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FB4"/>
    <w:rsid w:val="007032A7"/>
    <w:rsid w:val="00713837"/>
    <w:rsid w:val="007232F3"/>
    <w:rsid w:val="00723D56"/>
    <w:rsid w:val="0072556E"/>
    <w:rsid w:val="00735AAC"/>
    <w:rsid w:val="00737FF9"/>
    <w:rsid w:val="00752D4E"/>
    <w:rsid w:val="00756FF0"/>
    <w:rsid w:val="0076073C"/>
    <w:rsid w:val="007643C9"/>
    <w:rsid w:val="00773758"/>
    <w:rsid w:val="0077549E"/>
    <w:rsid w:val="0078784F"/>
    <w:rsid w:val="0079505E"/>
    <w:rsid w:val="007A2129"/>
    <w:rsid w:val="007A2B72"/>
    <w:rsid w:val="007A60D0"/>
    <w:rsid w:val="007A7ECA"/>
    <w:rsid w:val="007B4DFA"/>
    <w:rsid w:val="007C0A49"/>
    <w:rsid w:val="007C259C"/>
    <w:rsid w:val="007C468E"/>
    <w:rsid w:val="007C5198"/>
    <w:rsid w:val="007D1D19"/>
    <w:rsid w:val="007D68E6"/>
    <w:rsid w:val="007E1A5A"/>
    <w:rsid w:val="007E1FB5"/>
    <w:rsid w:val="007E3BB7"/>
    <w:rsid w:val="007E4615"/>
    <w:rsid w:val="007F0F45"/>
    <w:rsid w:val="007F7F53"/>
    <w:rsid w:val="008007AD"/>
    <w:rsid w:val="0080785B"/>
    <w:rsid w:val="00815A63"/>
    <w:rsid w:val="008270DA"/>
    <w:rsid w:val="008314CD"/>
    <w:rsid w:val="008367FA"/>
    <w:rsid w:val="00840DEA"/>
    <w:rsid w:val="0084303B"/>
    <w:rsid w:val="0084390A"/>
    <w:rsid w:val="00852B28"/>
    <w:rsid w:val="00853534"/>
    <w:rsid w:val="00853B50"/>
    <w:rsid w:val="00860C6C"/>
    <w:rsid w:val="008653F7"/>
    <w:rsid w:val="0087010F"/>
    <w:rsid w:val="00875625"/>
    <w:rsid w:val="00881F7B"/>
    <w:rsid w:val="00883773"/>
    <w:rsid w:val="0088665C"/>
    <w:rsid w:val="00887D9C"/>
    <w:rsid w:val="00890FBC"/>
    <w:rsid w:val="008946EC"/>
    <w:rsid w:val="00896C21"/>
    <w:rsid w:val="00897640"/>
    <w:rsid w:val="008A1FB2"/>
    <w:rsid w:val="008B6BDA"/>
    <w:rsid w:val="008C0862"/>
    <w:rsid w:val="008C0DD5"/>
    <w:rsid w:val="008C3354"/>
    <w:rsid w:val="008D38C6"/>
    <w:rsid w:val="008D7AE6"/>
    <w:rsid w:val="008E0E07"/>
    <w:rsid w:val="008E175F"/>
    <w:rsid w:val="008E222D"/>
    <w:rsid w:val="008E6A11"/>
    <w:rsid w:val="008E7DB0"/>
    <w:rsid w:val="008F57BB"/>
    <w:rsid w:val="008F77AB"/>
    <w:rsid w:val="0090081E"/>
    <w:rsid w:val="00901F0A"/>
    <w:rsid w:val="00915E06"/>
    <w:rsid w:val="00915E11"/>
    <w:rsid w:val="00920B05"/>
    <w:rsid w:val="009253F0"/>
    <w:rsid w:val="00930A74"/>
    <w:rsid w:val="00940402"/>
    <w:rsid w:val="00941122"/>
    <w:rsid w:val="00941981"/>
    <w:rsid w:val="00941ECA"/>
    <w:rsid w:val="009423CE"/>
    <w:rsid w:val="009426B1"/>
    <w:rsid w:val="00943D68"/>
    <w:rsid w:val="00945436"/>
    <w:rsid w:val="009476C9"/>
    <w:rsid w:val="00955999"/>
    <w:rsid w:val="0095782E"/>
    <w:rsid w:val="009626B8"/>
    <w:rsid w:val="009657EA"/>
    <w:rsid w:val="00966787"/>
    <w:rsid w:val="00966C6C"/>
    <w:rsid w:val="00967F47"/>
    <w:rsid w:val="00983F37"/>
    <w:rsid w:val="0098443E"/>
    <w:rsid w:val="009905DC"/>
    <w:rsid w:val="00992E1B"/>
    <w:rsid w:val="009A2520"/>
    <w:rsid w:val="009A6761"/>
    <w:rsid w:val="009B7FEA"/>
    <w:rsid w:val="009C1745"/>
    <w:rsid w:val="009C1D8D"/>
    <w:rsid w:val="009C4505"/>
    <w:rsid w:val="009C70DD"/>
    <w:rsid w:val="009C74FA"/>
    <w:rsid w:val="009D0324"/>
    <w:rsid w:val="009D0843"/>
    <w:rsid w:val="009D69A7"/>
    <w:rsid w:val="009E1452"/>
    <w:rsid w:val="009E2500"/>
    <w:rsid w:val="009E4183"/>
    <w:rsid w:val="009E7673"/>
    <w:rsid w:val="009F4214"/>
    <w:rsid w:val="009F4D6C"/>
    <w:rsid w:val="009F74B8"/>
    <w:rsid w:val="00A11C45"/>
    <w:rsid w:val="00A17493"/>
    <w:rsid w:val="00A20F0F"/>
    <w:rsid w:val="00A24003"/>
    <w:rsid w:val="00A24A0D"/>
    <w:rsid w:val="00A31547"/>
    <w:rsid w:val="00A31E1D"/>
    <w:rsid w:val="00A3471A"/>
    <w:rsid w:val="00A3475A"/>
    <w:rsid w:val="00A36979"/>
    <w:rsid w:val="00A40676"/>
    <w:rsid w:val="00A41BEA"/>
    <w:rsid w:val="00A447FE"/>
    <w:rsid w:val="00A47448"/>
    <w:rsid w:val="00A51082"/>
    <w:rsid w:val="00A512C1"/>
    <w:rsid w:val="00A557FB"/>
    <w:rsid w:val="00A562C0"/>
    <w:rsid w:val="00A57176"/>
    <w:rsid w:val="00A62FD8"/>
    <w:rsid w:val="00A630AA"/>
    <w:rsid w:val="00A6548E"/>
    <w:rsid w:val="00A77F31"/>
    <w:rsid w:val="00A8198B"/>
    <w:rsid w:val="00A86F5B"/>
    <w:rsid w:val="00A87FFD"/>
    <w:rsid w:val="00AC43A6"/>
    <w:rsid w:val="00AD0EFB"/>
    <w:rsid w:val="00AD1E85"/>
    <w:rsid w:val="00AD5AF1"/>
    <w:rsid w:val="00AD6208"/>
    <w:rsid w:val="00AE21C1"/>
    <w:rsid w:val="00AE62A4"/>
    <w:rsid w:val="00AF2BB4"/>
    <w:rsid w:val="00AF3DA5"/>
    <w:rsid w:val="00B01108"/>
    <w:rsid w:val="00B03AFC"/>
    <w:rsid w:val="00B042B4"/>
    <w:rsid w:val="00B057AE"/>
    <w:rsid w:val="00B11429"/>
    <w:rsid w:val="00B1506E"/>
    <w:rsid w:val="00B156F4"/>
    <w:rsid w:val="00B25F12"/>
    <w:rsid w:val="00B273EF"/>
    <w:rsid w:val="00B36C33"/>
    <w:rsid w:val="00B37EA1"/>
    <w:rsid w:val="00B4022C"/>
    <w:rsid w:val="00B42019"/>
    <w:rsid w:val="00B42562"/>
    <w:rsid w:val="00B47A20"/>
    <w:rsid w:val="00B543C6"/>
    <w:rsid w:val="00B552F6"/>
    <w:rsid w:val="00B55FE2"/>
    <w:rsid w:val="00B6037B"/>
    <w:rsid w:val="00B65741"/>
    <w:rsid w:val="00B75001"/>
    <w:rsid w:val="00B806A5"/>
    <w:rsid w:val="00B844AB"/>
    <w:rsid w:val="00B865F8"/>
    <w:rsid w:val="00B91F1A"/>
    <w:rsid w:val="00B92236"/>
    <w:rsid w:val="00B97142"/>
    <w:rsid w:val="00BA12DD"/>
    <w:rsid w:val="00BB4897"/>
    <w:rsid w:val="00BB5603"/>
    <w:rsid w:val="00BB596A"/>
    <w:rsid w:val="00BC4B5C"/>
    <w:rsid w:val="00BC5E1E"/>
    <w:rsid w:val="00BC613A"/>
    <w:rsid w:val="00BD1F9F"/>
    <w:rsid w:val="00BD54C7"/>
    <w:rsid w:val="00BD779D"/>
    <w:rsid w:val="00BF0803"/>
    <w:rsid w:val="00BF22C1"/>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510BA"/>
    <w:rsid w:val="00C51ABC"/>
    <w:rsid w:val="00C540C6"/>
    <w:rsid w:val="00C54AA8"/>
    <w:rsid w:val="00C55F46"/>
    <w:rsid w:val="00C61E65"/>
    <w:rsid w:val="00C65346"/>
    <w:rsid w:val="00C7030E"/>
    <w:rsid w:val="00C70679"/>
    <w:rsid w:val="00C73E42"/>
    <w:rsid w:val="00C747FB"/>
    <w:rsid w:val="00C75D13"/>
    <w:rsid w:val="00C82E52"/>
    <w:rsid w:val="00C91990"/>
    <w:rsid w:val="00CA1420"/>
    <w:rsid w:val="00CA15A3"/>
    <w:rsid w:val="00CA1718"/>
    <w:rsid w:val="00CB411E"/>
    <w:rsid w:val="00CB4BA9"/>
    <w:rsid w:val="00CB56B9"/>
    <w:rsid w:val="00CB5F53"/>
    <w:rsid w:val="00CD129E"/>
    <w:rsid w:val="00CD20A3"/>
    <w:rsid w:val="00CD3A80"/>
    <w:rsid w:val="00CD3E73"/>
    <w:rsid w:val="00CD619D"/>
    <w:rsid w:val="00CD72FC"/>
    <w:rsid w:val="00CE717D"/>
    <w:rsid w:val="00CF2B31"/>
    <w:rsid w:val="00CF3BCD"/>
    <w:rsid w:val="00CF3F81"/>
    <w:rsid w:val="00CF4E3A"/>
    <w:rsid w:val="00CF4F3E"/>
    <w:rsid w:val="00CF5D54"/>
    <w:rsid w:val="00D00DB1"/>
    <w:rsid w:val="00D01715"/>
    <w:rsid w:val="00D03A1C"/>
    <w:rsid w:val="00D04532"/>
    <w:rsid w:val="00D057B6"/>
    <w:rsid w:val="00D063E5"/>
    <w:rsid w:val="00D10F79"/>
    <w:rsid w:val="00D11FBC"/>
    <w:rsid w:val="00D3056C"/>
    <w:rsid w:val="00D35B0B"/>
    <w:rsid w:val="00D414E0"/>
    <w:rsid w:val="00D43FEF"/>
    <w:rsid w:val="00D44E0B"/>
    <w:rsid w:val="00D52089"/>
    <w:rsid w:val="00D52762"/>
    <w:rsid w:val="00D53674"/>
    <w:rsid w:val="00D547AF"/>
    <w:rsid w:val="00D56916"/>
    <w:rsid w:val="00D61662"/>
    <w:rsid w:val="00D64CB4"/>
    <w:rsid w:val="00D71AA7"/>
    <w:rsid w:val="00D74A8B"/>
    <w:rsid w:val="00D74FA7"/>
    <w:rsid w:val="00D808B7"/>
    <w:rsid w:val="00D861D3"/>
    <w:rsid w:val="00D926B5"/>
    <w:rsid w:val="00D93A73"/>
    <w:rsid w:val="00DA124D"/>
    <w:rsid w:val="00DA7656"/>
    <w:rsid w:val="00DB0DFC"/>
    <w:rsid w:val="00DB27A6"/>
    <w:rsid w:val="00DB6DBF"/>
    <w:rsid w:val="00DB7232"/>
    <w:rsid w:val="00DC05CC"/>
    <w:rsid w:val="00DC2671"/>
    <w:rsid w:val="00DC26B4"/>
    <w:rsid w:val="00DD5CAF"/>
    <w:rsid w:val="00DD75BA"/>
    <w:rsid w:val="00DE4C7D"/>
    <w:rsid w:val="00DF679C"/>
    <w:rsid w:val="00E009DF"/>
    <w:rsid w:val="00E02303"/>
    <w:rsid w:val="00E03BFB"/>
    <w:rsid w:val="00E07070"/>
    <w:rsid w:val="00E11280"/>
    <w:rsid w:val="00E1148F"/>
    <w:rsid w:val="00E12061"/>
    <w:rsid w:val="00E124F1"/>
    <w:rsid w:val="00E12F34"/>
    <w:rsid w:val="00E13C01"/>
    <w:rsid w:val="00E14CEA"/>
    <w:rsid w:val="00E2551A"/>
    <w:rsid w:val="00E3127F"/>
    <w:rsid w:val="00E362C0"/>
    <w:rsid w:val="00E3679F"/>
    <w:rsid w:val="00E36E6C"/>
    <w:rsid w:val="00E40F10"/>
    <w:rsid w:val="00E420E6"/>
    <w:rsid w:val="00E4785C"/>
    <w:rsid w:val="00E515B0"/>
    <w:rsid w:val="00E52EC2"/>
    <w:rsid w:val="00E60508"/>
    <w:rsid w:val="00E653E1"/>
    <w:rsid w:val="00E76580"/>
    <w:rsid w:val="00E777B8"/>
    <w:rsid w:val="00E83121"/>
    <w:rsid w:val="00E83A7C"/>
    <w:rsid w:val="00E856C5"/>
    <w:rsid w:val="00E90ACA"/>
    <w:rsid w:val="00E922E9"/>
    <w:rsid w:val="00E93D59"/>
    <w:rsid w:val="00E95B31"/>
    <w:rsid w:val="00E9666F"/>
    <w:rsid w:val="00EA0242"/>
    <w:rsid w:val="00EA12B8"/>
    <w:rsid w:val="00EA36A8"/>
    <w:rsid w:val="00EA6C8E"/>
    <w:rsid w:val="00EB0A45"/>
    <w:rsid w:val="00EB3C27"/>
    <w:rsid w:val="00EB7B98"/>
    <w:rsid w:val="00EC3B2F"/>
    <w:rsid w:val="00EC4669"/>
    <w:rsid w:val="00EC7AC7"/>
    <w:rsid w:val="00ED3797"/>
    <w:rsid w:val="00ED4618"/>
    <w:rsid w:val="00EF2C48"/>
    <w:rsid w:val="00EF5314"/>
    <w:rsid w:val="00EF5BC0"/>
    <w:rsid w:val="00F05D4A"/>
    <w:rsid w:val="00F06110"/>
    <w:rsid w:val="00F123B8"/>
    <w:rsid w:val="00F134C6"/>
    <w:rsid w:val="00F14A7D"/>
    <w:rsid w:val="00F14B6D"/>
    <w:rsid w:val="00F155A9"/>
    <w:rsid w:val="00F239B0"/>
    <w:rsid w:val="00F24EF5"/>
    <w:rsid w:val="00F27938"/>
    <w:rsid w:val="00F316DF"/>
    <w:rsid w:val="00F339FC"/>
    <w:rsid w:val="00F42364"/>
    <w:rsid w:val="00F45312"/>
    <w:rsid w:val="00F45C05"/>
    <w:rsid w:val="00F47CF8"/>
    <w:rsid w:val="00F505AA"/>
    <w:rsid w:val="00F5100D"/>
    <w:rsid w:val="00F51AEF"/>
    <w:rsid w:val="00F52200"/>
    <w:rsid w:val="00F53A02"/>
    <w:rsid w:val="00F53CE5"/>
    <w:rsid w:val="00F55A92"/>
    <w:rsid w:val="00F560A7"/>
    <w:rsid w:val="00F757DA"/>
    <w:rsid w:val="00F819FC"/>
    <w:rsid w:val="00F8461B"/>
    <w:rsid w:val="00F846AE"/>
    <w:rsid w:val="00F877E6"/>
    <w:rsid w:val="00F8787B"/>
    <w:rsid w:val="00F9540D"/>
    <w:rsid w:val="00F960CA"/>
    <w:rsid w:val="00FA05D1"/>
    <w:rsid w:val="00FA2B14"/>
    <w:rsid w:val="00FA45DE"/>
    <w:rsid w:val="00FA5B57"/>
    <w:rsid w:val="00FA60EB"/>
    <w:rsid w:val="00FB02E8"/>
    <w:rsid w:val="00FB24B3"/>
    <w:rsid w:val="00FB6A81"/>
    <w:rsid w:val="00FC2331"/>
    <w:rsid w:val="00FC2DAB"/>
    <w:rsid w:val="00FC7166"/>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chart" Target="charts/chart1.xml"/><Relationship Id="rId13" Type="http://schemas.openxmlformats.org/officeDocument/2006/relationships/image" Target="media/image1.tif"/><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nprice@systemsbiology.org" TargetMode="External"/><Relationship Id="rId10" Type="http://schemas.openxmlformats.org/officeDocument/2006/relationships/hyperlink" Target="mailto:leighj@u.washington.edu"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0</c:v>
                </c:pt>
                <c:pt idx="1">
                  <c:v>11.0</c:v>
                </c:pt>
                <c:pt idx="2">
                  <c:v>12.0</c:v>
                </c:pt>
                <c:pt idx="3">
                  <c:v>8.0</c:v>
                </c:pt>
                <c:pt idx="4">
                  <c:v>2.0</c:v>
                </c:pt>
                <c:pt idx="5">
                  <c:v>15.0</c:v>
                </c:pt>
                <c:pt idx="6">
                  <c:v>2.0</c:v>
                </c:pt>
                <c:pt idx="7">
                  <c:v>3.0</c:v>
                </c:pt>
                <c:pt idx="8">
                  <c:v>8.0</c:v>
                </c:pt>
              </c:numCache>
            </c:numRef>
          </c:val>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ECC9A7-DBF0-4442-9140-291F04712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TotalTime>
  <Pages>25</Pages>
  <Words>41038</Words>
  <Characters>233923</Characters>
  <Application>Microsoft Macintosh Word</Application>
  <DocSecurity>0</DocSecurity>
  <Lines>1949</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413</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John Leigh</cp:lastModifiedBy>
  <cp:revision>32</cp:revision>
  <cp:lastPrinted>2016-01-11T05:49:00Z</cp:lastPrinted>
  <dcterms:created xsi:type="dcterms:W3CDTF">2016-01-14T21:51:00Z</dcterms:created>
  <dcterms:modified xsi:type="dcterms:W3CDTF">2016-01-27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YdF7mrnO"/&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